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0AC3F" w14:textId="5B153A08" w:rsidR="00AA6B0F" w:rsidRPr="00467570" w:rsidRDefault="00561303" w:rsidP="00AB35B9">
      <w:pPr>
        <w:pStyle w:val="DocHead"/>
        <w:spacing w:before="0" w:line="240" w:lineRule="exact"/>
        <w:ind w:left="-119" w:right="-136" w:firstLine="119"/>
        <w:rPr>
          <w:color w:val="FF0000"/>
        </w:rPr>
      </w:pPr>
      <w:r w:rsidRPr="00467570">
        <w:rPr>
          <w:color w:val="FF0000"/>
        </w:rPr>
        <w:t>Tec Nano 2019</w:t>
      </w:r>
    </w:p>
    <w:p w14:paraId="17C37684" w14:textId="48DC04A7" w:rsidR="00FF7482" w:rsidRPr="00467570" w:rsidRDefault="00A5605E" w:rsidP="00FF7482">
      <w:pPr>
        <w:pStyle w:val="Els-Title"/>
      </w:pPr>
      <w:r w:rsidRPr="00467570">
        <w:t>Pyrolytic Carbon</w:t>
      </w:r>
      <w:r>
        <w:t xml:space="preserve"> from </w:t>
      </w:r>
      <w:r w:rsidR="0065721C">
        <w:t>Novolac Epoxy Resin</w:t>
      </w:r>
      <w:r w:rsidR="001714F9">
        <w:t xml:space="preserve"> </w:t>
      </w:r>
      <w:r w:rsidR="0065721C">
        <w:t>Compressed before Photocrosslinking and Pyrolysis</w:t>
      </w:r>
      <w:r w:rsidR="001714F9">
        <w:t xml:space="preserve"> </w:t>
      </w:r>
    </w:p>
    <w:p w14:paraId="2F80AC41" w14:textId="32403452" w:rsidR="00AA6B0F" w:rsidRPr="00B17D82" w:rsidRDefault="001820F8" w:rsidP="00AB35B9">
      <w:pPr>
        <w:pStyle w:val="Els-Author"/>
        <w:ind w:right="2"/>
        <w:rPr>
          <w:lang w:val="es-ES" w:eastAsia="zh-CN"/>
        </w:rPr>
      </w:pPr>
      <w:r w:rsidRPr="00B17D82">
        <w:rPr>
          <w:lang w:val="es-ES"/>
        </w:rPr>
        <w:t>Saeed Beigi-Boroujeni</w:t>
      </w:r>
      <w:r w:rsidR="003E579A" w:rsidRPr="00B17D82">
        <w:rPr>
          <w:vertAlign w:val="superscript"/>
          <w:lang w:val="es-ES"/>
        </w:rPr>
        <w:t>1</w:t>
      </w:r>
      <w:r w:rsidRPr="00B17D82">
        <w:rPr>
          <w:lang w:val="es-ES"/>
        </w:rPr>
        <w:t>, Osamu Katagiri-Tanaka</w:t>
      </w:r>
      <w:r w:rsidR="003E579A" w:rsidRPr="00B17D82">
        <w:rPr>
          <w:vertAlign w:val="superscript"/>
          <w:lang w:val="es-ES"/>
        </w:rPr>
        <w:t>1</w:t>
      </w:r>
      <w:r w:rsidRPr="00B17D82">
        <w:rPr>
          <w:lang w:val="es-ES"/>
        </w:rPr>
        <w:t xml:space="preserve">, </w:t>
      </w:r>
      <w:r w:rsidR="00407CDA">
        <w:rPr>
          <w:lang w:val="es-ES"/>
        </w:rPr>
        <w:t>Braulio Cardenas-Benitez</w:t>
      </w:r>
      <w:r w:rsidR="00407CDA" w:rsidRPr="00B17D82">
        <w:rPr>
          <w:vertAlign w:val="superscript"/>
          <w:lang w:val="es-ES"/>
        </w:rPr>
        <w:t>1</w:t>
      </w:r>
      <w:r w:rsidR="00407CDA">
        <w:rPr>
          <w:lang w:val="es-ES"/>
        </w:rPr>
        <w:t>, Sergio O. Martinez-Chapa</w:t>
      </w:r>
      <w:r w:rsidR="00407CDA" w:rsidRPr="00B17D82">
        <w:rPr>
          <w:vertAlign w:val="superscript"/>
          <w:lang w:val="es-ES"/>
        </w:rPr>
        <w:t>1</w:t>
      </w:r>
      <w:r w:rsidR="00407CDA">
        <w:rPr>
          <w:lang w:val="es-ES"/>
        </w:rPr>
        <w:t xml:space="preserve">, </w:t>
      </w:r>
      <w:r w:rsidRPr="00B17D82">
        <w:rPr>
          <w:lang w:val="es-ES"/>
        </w:rPr>
        <w:t>Alan Aguirre-Soto</w:t>
      </w:r>
      <w:r w:rsidR="00AA6B0F" w:rsidRPr="00467570">
        <w:rPr>
          <w:vertAlign w:val="superscript"/>
        </w:rPr>
        <w:footnoteReference w:id="1"/>
      </w:r>
      <w:r w:rsidR="003E579A" w:rsidRPr="00B17D82">
        <w:rPr>
          <w:vertAlign w:val="superscript"/>
          <w:lang w:val="es-ES"/>
        </w:rPr>
        <w:t>,*</w:t>
      </w:r>
    </w:p>
    <w:p w14:paraId="2F80AC43" w14:textId="2167CA66" w:rsidR="00AA6B0F" w:rsidRPr="00467570" w:rsidRDefault="003E579A" w:rsidP="00D436F6">
      <w:pPr>
        <w:pStyle w:val="Els-Affiliation"/>
      </w:pPr>
      <w:r w:rsidRPr="00467570">
        <w:rPr>
          <w:iCs/>
          <w:vertAlign w:val="superscript"/>
        </w:rPr>
        <w:t>1</w:t>
      </w:r>
      <w:r w:rsidR="00E014FE" w:rsidRPr="00467570">
        <w:t>Tecnologico de Monterrey,</w:t>
      </w:r>
      <w:r w:rsidR="00B524A5" w:rsidRPr="00467570">
        <w:t xml:space="preserve"> School of Engineering and Science</w:t>
      </w:r>
      <w:r w:rsidR="00371E5E">
        <w:t>s</w:t>
      </w:r>
      <w:r w:rsidR="00B524A5" w:rsidRPr="00467570">
        <w:t>,</w:t>
      </w:r>
      <w:r w:rsidR="00E014FE" w:rsidRPr="00467570">
        <w:t xml:space="preserve"> Av. Eugenio Garza Sada Sur, Monterrey, 2501, N.L., Mexico</w:t>
      </w:r>
      <w:r w:rsidR="00455CAA" w:rsidRPr="00467570">
        <w:t>.</w:t>
      </w:r>
    </w:p>
    <w:p w14:paraId="2F80AC44" w14:textId="77777777" w:rsidR="00AA6B0F" w:rsidRPr="00467570" w:rsidRDefault="00AA6B0F" w:rsidP="00AB35B9">
      <w:pPr>
        <w:pStyle w:val="Els-Abstract-head"/>
        <w:spacing w:before="200"/>
      </w:pPr>
      <w:r w:rsidRPr="00467570">
        <w:t>Abstract</w:t>
      </w:r>
    </w:p>
    <w:p w14:paraId="2F80AC45" w14:textId="70DF9D0D" w:rsidR="00AA6B0F" w:rsidRPr="00467570" w:rsidRDefault="00447068" w:rsidP="00AB35B9">
      <w:pPr>
        <w:pStyle w:val="Els-Abstract-text"/>
        <w:tabs>
          <w:tab w:val="center" w:pos="4677"/>
        </w:tabs>
      </w:pPr>
      <w:r w:rsidRPr="00467570">
        <w:t>The so-called SU</w:t>
      </w:r>
      <w:r w:rsidR="003B1F9C" w:rsidRPr="00467570">
        <w:t>-</w:t>
      </w:r>
      <w:r w:rsidR="00B0629E" w:rsidRPr="00467570">
        <w:t>8 formulatio</w:t>
      </w:r>
      <w:r w:rsidR="00151460">
        <w:t>n,</w:t>
      </w:r>
      <w:r w:rsidR="00B0629E" w:rsidRPr="00467570">
        <w:t xml:space="preserve"> originally designed as a </w:t>
      </w:r>
      <w:r w:rsidR="00D83B22" w:rsidRPr="00467570">
        <w:t>negative photoresist</w:t>
      </w:r>
      <w:r w:rsidR="007732F1">
        <w:t>,</w:t>
      </w:r>
      <w:r w:rsidR="00B0629E" w:rsidRPr="00467570">
        <w:t xml:space="preserve"> has become the gold stand</w:t>
      </w:r>
      <w:r w:rsidR="00D83B22" w:rsidRPr="00467570">
        <w:t>ard for</w:t>
      </w:r>
      <w:r w:rsidR="00994A91" w:rsidRPr="00467570">
        <w:t xml:space="preserve"> the fabrication of micro</w:t>
      </w:r>
      <w:r w:rsidR="00B0629E" w:rsidRPr="00467570">
        <w:t>electromechani</w:t>
      </w:r>
      <w:r w:rsidR="00CB2854" w:rsidRPr="00467570">
        <w:t>cal systems (MEMS) due</w:t>
      </w:r>
      <w:r w:rsidR="00B0629E" w:rsidRPr="00467570">
        <w:t xml:space="preserve"> to</w:t>
      </w:r>
      <w:r w:rsidR="00917A3E">
        <w:t xml:space="preserve"> its relatively </w:t>
      </w:r>
      <w:r w:rsidR="000C4BE6">
        <w:t>versatile processability</w:t>
      </w:r>
      <w:r w:rsidR="00917A3E">
        <w:t xml:space="preserve"> and to the unique set of properties </w:t>
      </w:r>
      <w:r w:rsidR="007B0E95">
        <w:t xml:space="preserve">of </w:t>
      </w:r>
      <w:r w:rsidR="00543247">
        <w:t xml:space="preserve">the </w:t>
      </w:r>
      <w:r w:rsidR="00917A3E">
        <w:t>carbon</w:t>
      </w:r>
      <w:r w:rsidR="007B0E95">
        <w:t xml:space="preserve"> </w:t>
      </w:r>
      <w:r w:rsidR="00B0629E" w:rsidRPr="00467570">
        <w:t xml:space="preserve">obtained </w:t>
      </w:r>
      <w:r w:rsidR="00C621DC">
        <w:t>from</w:t>
      </w:r>
      <w:r w:rsidR="00B0629E" w:rsidRPr="00467570">
        <w:t xml:space="preserve"> </w:t>
      </w:r>
      <w:r w:rsidR="00803E6C" w:rsidRPr="00467570">
        <w:t>pyrolysis</w:t>
      </w:r>
      <w:r w:rsidR="006B420F" w:rsidRPr="00467570">
        <w:t xml:space="preserve"> of the </w:t>
      </w:r>
      <w:r w:rsidR="000B4E79" w:rsidRPr="00467570">
        <w:t xml:space="preserve">patternable </w:t>
      </w:r>
      <w:r w:rsidR="006B420F" w:rsidRPr="00467570">
        <w:t>Bis-</w:t>
      </w:r>
      <w:r w:rsidR="00B0629E" w:rsidRPr="00467570">
        <w:t>Phenol A Novolac Epoxy (BPNE) oligomer</w:t>
      </w:r>
      <w:r w:rsidR="00C2650D" w:rsidRPr="00467570">
        <w:t xml:space="preserve"> </w:t>
      </w:r>
      <w:r w:rsidR="00332A4F">
        <w:t xml:space="preserve">contained </w:t>
      </w:r>
      <w:r w:rsidR="00C2650D" w:rsidRPr="00467570">
        <w:t>therein. Here, we investigate</w:t>
      </w:r>
      <w:r w:rsidR="00B0629E" w:rsidRPr="00467570">
        <w:t xml:space="preserve"> the possibility of increasing</w:t>
      </w:r>
      <w:r w:rsidR="00D83B22" w:rsidRPr="00467570">
        <w:t xml:space="preserve"> the</w:t>
      </w:r>
      <w:r w:rsidR="0069091A">
        <w:t xml:space="preserve"> degree of</w:t>
      </w:r>
      <w:r w:rsidR="00D83B22" w:rsidRPr="00467570">
        <w:t xml:space="preserve"> </w:t>
      </w:r>
      <w:r w:rsidR="00162245">
        <w:t xml:space="preserve">graphitization and </w:t>
      </w:r>
      <w:r w:rsidR="00D83B22" w:rsidRPr="00467570">
        <w:t xml:space="preserve">electrical conductivity </w:t>
      </w:r>
      <w:r w:rsidR="00043024">
        <w:t>of BPNE-derived carbon</w:t>
      </w:r>
      <w:r w:rsidR="00C621DC">
        <w:t xml:space="preserve"> </w:t>
      </w:r>
      <w:r w:rsidR="00D83B22" w:rsidRPr="00467570">
        <w:t>by</w:t>
      </w:r>
      <w:r w:rsidR="007708B9" w:rsidRPr="00467570">
        <w:t xml:space="preserve"> </w:t>
      </w:r>
      <w:r w:rsidR="00B0629E" w:rsidRPr="00467570">
        <w:t>mechanical</w:t>
      </w:r>
      <w:r w:rsidR="00D83B22" w:rsidRPr="00467570">
        <w:t>ly</w:t>
      </w:r>
      <w:r w:rsidR="00B0629E" w:rsidRPr="00467570">
        <w:t xml:space="preserve"> compressi</w:t>
      </w:r>
      <w:r w:rsidR="00D83B22" w:rsidRPr="00467570">
        <w:t xml:space="preserve">ng the </w:t>
      </w:r>
      <w:r w:rsidR="00DB20E9" w:rsidRPr="00467570">
        <w:t>uncured oligomer</w:t>
      </w:r>
      <w:r w:rsidR="000612D6">
        <w:t xml:space="preserve"> pre-pyrolysis</w:t>
      </w:r>
      <w:r w:rsidR="00B0629E" w:rsidRPr="00467570">
        <w:t>. BPNE sheets were casted, compressed and photocrosslinked to “freeze” the material in a strained configuration</w:t>
      </w:r>
      <w:r w:rsidR="000612D6">
        <w:t xml:space="preserve"> </w:t>
      </w:r>
      <w:r w:rsidR="0037413A">
        <w:t>before carbonization</w:t>
      </w:r>
      <w:r w:rsidR="00B0629E" w:rsidRPr="00467570">
        <w:t>. The electri</w:t>
      </w:r>
      <w:r w:rsidR="00803E6C" w:rsidRPr="00467570">
        <w:t>cal</w:t>
      </w:r>
      <w:r w:rsidR="00B17D82">
        <w:t xml:space="preserve"> sheet </w:t>
      </w:r>
      <w:r w:rsidR="000F55BA">
        <w:t>resistance</w:t>
      </w:r>
      <w:r w:rsidR="00803E6C" w:rsidRPr="00467570">
        <w:t xml:space="preserve"> was</w:t>
      </w:r>
      <w:r w:rsidR="00DB20E9" w:rsidRPr="00467570">
        <w:t xml:space="preserve"> </w:t>
      </w:r>
      <w:r w:rsidR="00332A4F">
        <w:t>determined</w:t>
      </w:r>
      <w:r w:rsidR="00DB20E9" w:rsidRPr="00467570">
        <w:t xml:space="preserve"> using</w:t>
      </w:r>
      <w:r w:rsidR="00A06DC2" w:rsidRPr="00467570">
        <w:t xml:space="preserve"> </w:t>
      </w:r>
      <w:r w:rsidR="000F55BA">
        <w:t xml:space="preserve">the </w:t>
      </w:r>
      <w:r w:rsidR="00A06DC2" w:rsidRPr="00467570">
        <w:t xml:space="preserve">four-point </w:t>
      </w:r>
      <w:r w:rsidR="00B0629E" w:rsidRPr="00467570">
        <w:t xml:space="preserve">probe </w:t>
      </w:r>
      <w:r w:rsidR="000F55BA">
        <w:t>technique</w:t>
      </w:r>
      <w:r w:rsidR="00AC5ED0" w:rsidRPr="00467570">
        <w:t>. The</w:t>
      </w:r>
      <w:r w:rsidR="00B0629E" w:rsidRPr="00467570">
        <w:t xml:space="preserve"> </w:t>
      </w:r>
      <w:r w:rsidR="00AC5ED0" w:rsidRPr="00467570">
        <w:t>relative sp</w:t>
      </w:r>
      <w:r w:rsidR="00AC5ED0" w:rsidRPr="00467570">
        <w:rPr>
          <w:vertAlign w:val="superscript"/>
        </w:rPr>
        <w:t>2</w:t>
      </w:r>
      <w:r w:rsidR="00AC5ED0" w:rsidRPr="00467570">
        <w:t>/sp</w:t>
      </w:r>
      <w:r w:rsidR="00AC5ED0" w:rsidRPr="00467570">
        <w:rPr>
          <w:vertAlign w:val="superscript"/>
        </w:rPr>
        <w:t>3</w:t>
      </w:r>
      <w:r w:rsidR="00AC5ED0" w:rsidRPr="00467570">
        <w:t xml:space="preserve"> content</w:t>
      </w:r>
      <w:r w:rsidR="00B0629E" w:rsidRPr="00467570">
        <w:t xml:space="preserve"> and the degree of crystall</w:t>
      </w:r>
      <w:r w:rsidR="00C2650D" w:rsidRPr="00467570">
        <w:t>inity were</w:t>
      </w:r>
      <w:r w:rsidR="00332A4F">
        <w:t xml:space="preserve"> compared</w:t>
      </w:r>
      <w:r w:rsidR="00C2650D" w:rsidRPr="00467570">
        <w:t xml:space="preserve"> by</w:t>
      </w:r>
      <w:r w:rsidR="006B1634" w:rsidRPr="00467570">
        <w:t xml:space="preserve"> Raman</w:t>
      </w:r>
      <w:r w:rsidR="00C2650D" w:rsidRPr="00467570">
        <w:t xml:space="preserve"> and XRD</w:t>
      </w:r>
      <w:r w:rsidR="006B1634" w:rsidRPr="00467570">
        <w:t xml:space="preserve"> spectroscopy</w:t>
      </w:r>
      <w:r w:rsidR="006B420F" w:rsidRPr="00467570">
        <w:t>. I</w:t>
      </w:r>
      <w:r w:rsidR="00B0629E" w:rsidRPr="00467570">
        <w:t>t was hypothesized that applying compressive load</w:t>
      </w:r>
      <w:r w:rsidR="006B420F" w:rsidRPr="00467570">
        <w:t>s</w:t>
      </w:r>
      <w:r w:rsidR="006F4155" w:rsidRPr="00467570">
        <w:t xml:space="preserve"> of up to 2000 kg </w:t>
      </w:r>
      <w:r w:rsidR="007708B9" w:rsidRPr="00467570">
        <w:t>at 90˚C would suffice to</w:t>
      </w:r>
      <w:r w:rsidR="00B0629E" w:rsidRPr="00467570">
        <w:t xml:space="preserve"> increase the </w:t>
      </w:r>
      <w:r w:rsidR="00700B78" w:rsidRPr="00467570">
        <w:t xml:space="preserve">crystallite size and </w:t>
      </w:r>
      <w:r w:rsidR="00830B8D" w:rsidRPr="00467570">
        <w:t xml:space="preserve">the </w:t>
      </w:r>
      <w:r w:rsidR="00780835">
        <w:t>mesoscale order</w:t>
      </w:r>
      <w:r w:rsidR="00332A4F">
        <w:t xml:space="preserve"> of</w:t>
      </w:r>
      <w:r w:rsidR="00D0621D">
        <w:t xml:space="preserve"> the</w:t>
      </w:r>
      <w:r w:rsidR="00FD5A8C">
        <w:t xml:space="preserve"> percolated </w:t>
      </w:r>
      <w:r w:rsidR="000C4BE6">
        <w:t xml:space="preserve">graphenic </w:t>
      </w:r>
      <w:r w:rsidR="00332A4F">
        <w:t xml:space="preserve">carbon </w:t>
      </w:r>
      <w:r w:rsidR="00FD5A8C">
        <w:t>network</w:t>
      </w:r>
      <w:r w:rsidR="00B0629E" w:rsidRPr="00467570">
        <w:t xml:space="preserve"> </w:t>
      </w:r>
      <w:r w:rsidR="000C3B3B" w:rsidRPr="00467570">
        <w:t>by</w:t>
      </w:r>
      <w:r w:rsidR="0070041D">
        <w:t xml:space="preserve"> promoting the</w:t>
      </w:r>
      <w:r w:rsidR="006B420F" w:rsidRPr="00467570">
        <w:t xml:space="preserve"> alignment of the </w:t>
      </w:r>
      <w:r w:rsidR="00A026B9" w:rsidRPr="00467570">
        <w:t xml:space="preserve">aromatic segments </w:t>
      </w:r>
      <w:r w:rsidR="00700B78" w:rsidRPr="00467570">
        <w:t>from the</w:t>
      </w:r>
      <w:r w:rsidR="00A026B9" w:rsidRPr="00467570">
        <w:t xml:space="preserve"> phenolic </w:t>
      </w:r>
      <w:r w:rsidR="00011C25" w:rsidRPr="00467570">
        <w:t>groups</w:t>
      </w:r>
      <w:r w:rsidR="00B94768">
        <w:t xml:space="preserve"> before pyrolysis</w:t>
      </w:r>
      <w:r w:rsidR="00AC5ED0" w:rsidRPr="00467570">
        <w:t xml:space="preserve">. However, negligible </w:t>
      </w:r>
      <w:r w:rsidR="00807C51" w:rsidRPr="00467570">
        <w:t>variations</w:t>
      </w:r>
      <w:r w:rsidR="006B420F" w:rsidRPr="00467570">
        <w:t xml:space="preserve"> in</w:t>
      </w:r>
      <w:r w:rsidR="00974D8C">
        <w:t xml:space="preserve"> the resistivity</w:t>
      </w:r>
      <w:r w:rsidR="00656DD5">
        <w:t xml:space="preserve"> and </w:t>
      </w:r>
      <w:r w:rsidR="006B420F" w:rsidRPr="00467570">
        <w:t>sp</w:t>
      </w:r>
      <w:r w:rsidR="006B420F" w:rsidRPr="00467570">
        <w:rPr>
          <w:vertAlign w:val="superscript"/>
        </w:rPr>
        <w:t>2</w:t>
      </w:r>
      <w:r w:rsidR="00656DD5">
        <w:t xml:space="preserve">-carbon microstructural features </w:t>
      </w:r>
      <w:r w:rsidR="00AC5ED0" w:rsidRPr="00467570">
        <w:t>were observed</w:t>
      </w:r>
      <w:r w:rsidR="006B420F" w:rsidRPr="00467570">
        <w:t xml:space="preserve"> </w:t>
      </w:r>
      <w:r w:rsidR="00DB20E9" w:rsidRPr="00467570">
        <w:t>when compressin</w:t>
      </w:r>
      <w:r w:rsidR="00332A4F">
        <w:t>g</w:t>
      </w:r>
      <w:r w:rsidR="00DB20E9" w:rsidRPr="00467570">
        <w:t xml:space="preserve"> </w:t>
      </w:r>
      <w:r w:rsidR="00384509">
        <w:t>millimetric</w:t>
      </w:r>
      <w:r w:rsidR="00332A4F">
        <w:t xml:space="preserve"> </w:t>
      </w:r>
      <w:r w:rsidR="00DB20E9" w:rsidRPr="00467570">
        <w:t>sheets</w:t>
      </w:r>
      <w:r w:rsidR="00332A4F">
        <w:t xml:space="preserve"> of BPNE</w:t>
      </w:r>
      <w:r w:rsidR="00DB20E9" w:rsidRPr="00467570">
        <w:t xml:space="preserve"> as compared to</w:t>
      </w:r>
      <w:r w:rsidR="00332A4F">
        <w:t xml:space="preserve"> uncompressed</w:t>
      </w:r>
      <w:r w:rsidR="00DB20E9" w:rsidRPr="00467570">
        <w:t xml:space="preserve"> samples</w:t>
      </w:r>
      <w:r w:rsidR="006B420F" w:rsidRPr="00467570">
        <w:t>, suggesting</w:t>
      </w:r>
      <w:r w:rsidR="006F4155" w:rsidRPr="00467570">
        <w:t xml:space="preserve"> that</w:t>
      </w:r>
      <w:r w:rsidR="006B420F" w:rsidRPr="00467570">
        <w:t xml:space="preserve"> higher </w:t>
      </w:r>
      <w:r w:rsidR="00332A4F">
        <w:t>forces</w:t>
      </w:r>
      <w:r w:rsidR="006B420F" w:rsidRPr="00467570">
        <w:t xml:space="preserve"> </w:t>
      </w:r>
      <w:r w:rsidR="00584F4D">
        <w:t>and</w:t>
      </w:r>
      <w:r w:rsidR="006B420F" w:rsidRPr="00467570">
        <w:t xml:space="preserve"> </w:t>
      </w:r>
      <w:r w:rsidR="00AC5ED0" w:rsidRPr="00467570">
        <w:t>temperatures may be required to</w:t>
      </w:r>
      <w:r w:rsidR="008C5AD2" w:rsidRPr="00467570">
        <w:t xml:space="preserve"> </w:t>
      </w:r>
      <w:r w:rsidR="00807C51" w:rsidRPr="00467570">
        <w:t>synthesize</w:t>
      </w:r>
      <w:r w:rsidR="00332A4F">
        <w:t xml:space="preserve"> BPNE-derived</w:t>
      </w:r>
      <w:r w:rsidR="00807C51" w:rsidRPr="00467570">
        <w:t xml:space="preserve"> glass-like carbon</w:t>
      </w:r>
      <w:r w:rsidR="00084975" w:rsidRPr="00467570">
        <w:t xml:space="preserve"> material</w:t>
      </w:r>
      <w:r w:rsidR="00A037A8">
        <w:t>s</w:t>
      </w:r>
      <w:r w:rsidR="00084975" w:rsidRPr="00467570">
        <w:t xml:space="preserve"> with</w:t>
      </w:r>
      <w:r w:rsidR="000612D6">
        <w:t xml:space="preserve"> a</w:t>
      </w:r>
      <w:r w:rsidR="00084975" w:rsidRPr="00467570">
        <w:t xml:space="preserve"> slightly more graphitic character</w:t>
      </w:r>
      <w:r w:rsidR="00B0629E" w:rsidRPr="00467570">
        <w:t>.</w:t>
      </w:r>
    </w:p>
    <w:p w14:paraId="2F80AC46" w14:textId="77777777" w:rsidR="00D807F6" w:rsidRPr="00467570" w:rsidRDefault="00D807F6" w:rsidP="00D807F6">
      <w:pPr>
        <w:rPr>
          <w:color w:val="FF0000"/>
          <w:lang w:val="en-US"/>
        </w:rPr>
      </w:pPr>
      <w:r w:rsidRPr="00467570">
        <w:rPr>
          <w:color w:val="FF0000"/>
          <w:lang w:val="en-US"/>
        </w:rPr>
        <w:t>[copyright information to be updated in production process]</w:t>
      </w:r>
    </w:p>
    <w:p w14:paraId="2F80AC48" w14:textId="465D3319" w:rsidR="00D807F6" w:rsidRPr="00467570" w:rsidRDefault="00D807F6" w:rsidP="0094785F">
      <w:pPr>
        <w:spacing w:before="240"/>
        <w:rPr>
          <w:i/>
          <w:lang w:val="en-US"/>
        </w:rPr>
      </w:pPr>
      <w:r w:rsidRPr="00467570">
        <w:rPr>
          <w:i/>
          <w:lang w:val="en-US"/>
        </w:rPr>
        <w:t xml:space="preserve">Keywords: </w:t>
      </w:r>
      <w:r w:rsidR="000861F0" w:rsidRPr="00467570">
        <w:rPr>
          <w:i/>
          <w:lang w:val="en-US"/>
        </w:rPr>
        <w:t>SU</w:t>
      </w:r>
      <w:r w:rsidR="00CB2854" w:rsidRPr="00467570">
        <w:rPr>
          <w:i/>
          <w:lang w:val="en-US"/>
        </w:rPr>
        <w:t>-</w:t>
      </w:r>
      <w:r w:rsidR="005D4AE4" w:rsidRPr="00467570">
        <w:rPr>
          <w:i/>
          <w:lang w:val="en-US"/>
        </w:rPr>
        <w:t xml:space="preserve">8 photoresist; Epoxy </w:t>
      </w:r>
      <w:r w:rsidR="001F694D">
        <w:rPr>
          <w:i/>
          <w:lang w:val="en-US"/>
        </w:rPr>
        <w:t>resin</w:t>
      </w:r>
      <w:r w:rsidR="005D4AE4" w:rsidRPr="00467570">
        <w:rPr>
          <w:i/>
          <w:lang w:val="en-US"/>
        </w:rPr>
        <w:t>; Cationic photopolymerization; Stress-induced graphitization; Pyrolysis; Carbon materials</w:t>
      </w:r>
      <w:r w:rsidR="00814770">
        <w:rPr>
          <w:i/>
          <w:lang w:val="en-US"/>
        </w:rPr>
        <w:t>.</w:t>
      </w:r>
    </w:p>
    <w:p w14:paraId="554892BA" w14:textId="77777777" w:rsidR="005B5DA6" w:rsidRPr="00467570" w:rsidRDefault="005B5DA6" w:rsidP="002D095C">
      <w:pPr>
        <w:pStyle w:val="Els-1storder-head"/>
      </w:pPr>
      <w:r w:rsidRPr="00467570">
        <w:t>Introduction</w:t>
      </w:r>
    </w:p>
    <w:p w14:paraId="094FFDDE" w14:textId="6B96F28B" w:rsidR="00F72913" w:rsidRPr="00467570" w:rsidRDefault="0072274F" w:rsidP="0094785F">
      <w:pPr>
        <w:pStyle w:val="Els-body-text"/>
        <w:spacing w:after="240"/>
      </w:pPr>
      <w:r w:rsidRPr="00467570">
        <w:t>C</w:t>
      </w:r>
      <w:r w:rsidR="00CB2854" w:rsidRPr="00467570">
        <w:t>arbon materials are uniquely interesting in t</w:t>
      </w:r>
      <w:r w:rsidR="0031746D" w:rsidRPr="00467570">
        <w:t>hat from a seemingly simple paradigm</w:t>
      </w:r>
      <w:r w:rsidR="00CB2854" w:rsidRPr="00467570">
        <w:t xml:space="preserve">, heating organic matter, a broad range of complex structures </w:t>
      </w:r>
      <w:r w:rsidR="006245FF" w:rsidRPr="00467570">
        <w:t>emerge, each</w:t>
      </w:r>
      <w:r w:rsidR="00CB2854" w:rsidRPr="00467570">
        <w:t xml:space="preserve"> </w:t>
      </w:r>
      <w:r w:rsidR="006245FF" w:rsidRPr="00467570">
        <w:t>displaying a</w:t>
      </w:r>
      <w:r w:rsidR="00CB2854" w:rsidRPr="00467570">
        <w:t xml:space="preserve"> </w:t>
      </w:r>
      <w:r w:rsidR="000036CE" w:rsidRPr="00467570">
        <w:t xml:space="preserve">unique </w:t>
      </w:r>
      <w:r w:rsidR="000F7A0B" w:rsidRPr="00467570">
        <w:t>set of properties</w:t>
      </w:r>
      <w:r w:rsidR="000036CE" w:rsidRPr="00467570">
        <w:t xml:space="preserve">. It is </w:t>
      </w:r>
      <w:r w:rsidR="007F2828" w:rsidRPr="00467570">
        <w:t>an epitome</w:t>
      </w:r>
      <w:r w:rsidR="000036CE" w:rsidRPr="00467570">
        <w:t xml:space="preserve"> of how compl</w:t>
      </w:r>
      <w:r w:rsidR="00A4322A" w:rsidRPr="00467570">
        <w:t>exity and diversity arise in N</w:t>
      </w:r>
      <w:r w:rsidR="000036CE" w:rsidRPr="00467570">
        <w:t xml:space="preserve">ature from a single building unit with a </w:t>
      </w:r>
      <w:r w:rsidR="00A978CE" w:rsidRPr="00467570">
        <w:t>relatively</w:t>
      </w:r>
      <w:r w:rsidR="000036CE" w:rsidRPr="00467570">
        <w:t xml:space="preserve"> small set of rules in</w:t>
      </w:r>
      <w:r w:rsidR="007F2828" w:rsidRPr="00467570">
        <w:t>volve</w:t>
      </w:r>
      <w:r w:rsidR="00334058" w:rsidRPr="00467570">
        <w:t>d</w:t>
      </w:r>
      <w:r w:rsidR="007F2828" w:rsidRPr="00467570">
        <w:t xml:space="preserve"> in</w:t>
      </w:r>
      <w:r w:rsidR="000036CE" w:rsidRPr="00467570">
        <w:t xml:space="preserve"> its </w:t>
      </w:r>
      <w:r w:rsidR="0031746D" w:rsidRPr="00467570">
        <w:t>transformation</w:t>
      </w:r>
      <w:r w:rsidR="000036CE" w:rsidRPr="00467570">
        <w:t xml:space="preserve">. </w:t>
      </w:r>
      <w:r w:rsidR="007F2828" w:rsidRPr="00467570">
        <w:t>P</w:t>
      </w:r>
      <w:r w:rsidR="00964436" w:rsidRPr="00467570">
        <w:t>recisely</w:t>
      </w:r>
      <w:r w:rsidR="007F2828" w:rsidRPr="00467570">
        <w:t xml:space="preserve"> this phenomenon</w:t>
      </w:r>
      <w:r w:rsidR="00493428">
        <w:t xml:space="preserve"> </w:t>
      </w:r>
      <w:r w:rsidR="009F48EB">
        <w:t xml:space="preserve">is what </w:t>
      </w:r>
      <w:r w:rsidR="00493428">
        <w:t>has</w:t>
      </w:r>
      <w:r w:rsidR="00964436" w:rsidRPr="00467570">
        <w:t xml:space="preserve"> gained the attention of many trying to</w:t>
      </w:r>
      <w:r w:rsidR="0031746D" w:rsidRPr="00467570">
        <w:t xml:space="preserve"> find the </w:t>
      </w:r>
      <w:r w:rsidR="007F2828" w:rsidRPr="00467570">
        <w:t>“</w:t>
      </w:r>
      <w:r w:rsidR="0031746D" w:rsidRPr="00467570">
        <w:t>ultimate</w:t>
      </w:r>
      <w:r w:rsidR="007F2828" w:rsidRPr="00467570">
        <w:t>”</w:t>
      </w:r>
      <w:r w:rsidR="0031746D" w:rsidRPr="00467570">
        <w:t xml:space="preserve"> material</w:t>
      </w:r>
      <w:r w:rsidR="007F2828" w:rsidRPr="00467570">
        <w:t>,</w:t>
      </w:r>
      <w:r w:rsidR="0031746D" w:rsidRPr="00467570">
        <w:t xml:space="preserve"> while</w:t>
      </w:r>
      <w:r w:rsidR="00493428" w:rsidRPr="00467570">
        <w:t>, somewhat ironically,</w:t>
      </w:r>
      <w:r w:rsidR="0031746D" w:rsidRPr="00467570">
        <w:t xml:space="preserve"> </w:t>
      </w:r>
      <w:r w:rsidR="007F2828" w:rsidRPr="00467570">
        <w:t>mak</w:t>
      </w:r>
      <w:r w:rsidR="009F48EB">
        <w:t>es</w:t>
      </w:r>
      <w:r w:rsidR="007F2828" w:rsidRPr="00467570">
        <w:t xml:space="preserve"> it remarkably difficult to </w:t>
      </w:r>
      <w:r w:rsidR="00FD565B">
        <w:t xml:space="preserve">controllably </w:t>
      </w:r>
      <w:r w:rsidR="00B70AA1">
        <w:t>yield a carbon material with a desired</w:t>
      </w:r>
      <w:r w:rsidR="005852CB" w:rsidRPr="00467570">
        <w:t xml:space="preserve"> </w:t>
      </w:r>
      <w:r w:rsidR="00FD565B">
        <w:t>set of</w:t>
      </w:r>
      <w:r w:rsidR="005852CB" w:rsidRPr="00467570">
        <w:t xml:space="preserve"> properties</w:t>
      </w:r>
      <w:r w:rsidR="00964436" w:rsidRPr="00467570">
        <w:t>.</w:t>
      </w:r>
      <w:r w:rsidR="00B138B1" w:rsidRPr="00467570">
        <w:t xml:space="preserve"> </w:t>
      </w:r>
      <w:r w:rsidR="00FD565B">
        <w:t>C</w:t>
      </w:r>
      <w:r w:rsidR="007F2828" w:rsidRPr="00467570">
        <w:t>arbon</w:t>
      </w:r>
      <w:r w:rsidR="00FD565B">
        <w:t xml:space="preserve"> materials </w:t>
      </w:r>
      <w:r w:rsidR="007F2828" w:rsidRPr="00467570">
        <w:t xml:space="preserve">exhibit </w:t>
      </w:r>
      <w:r w:rsidR="00334058" w:rsidRPr="00467570">
        <w:t>complexity as</w:t>
      </w:r>
      <w:r w:rsidR="001573D2" w:rsidRPr="00467570">
        <w:t xml:space="preserve"> a collection of</w:t>
      </w:r>
      <w:r w:rsidR="00334058" w:rsidRPr="00467570">
        <w:t xml:space="preserve"> degrees of freedom</w:t>
      </w:r>
      <w:r w:rsidR="007A640E">
        <w:t xml:space="preserve"> at multiple scales</w:t>
      </w:r>
      <w:r w:rsidR="001573D2" w:rsidRPr="00467570">
        <w:t xml:space="preserve"> varying through </w:t>
      </w:r>
      <w:r w:rsidR="000549CC">
        <w:t xml:space="preserve">a </w:t>
      </w:r>
      <w:r w:rsidR="001573D2" w:rsidRPr="00467570">
        <w:t>multidimensional continu</w:t>
      </w:r>
      <w:r w:rsidR="000549CC">
        <w:t>um</w:t>
      </w:r>
      <w:r w:rsidR="001573D2" w:rsidRPr="00467570">
        <w:t>, where the precise values of each one</w:t>
      </w:r>
      <w:r w:rsidR="001B6D3B">
        <w:t xml:space="preserve"> of them</w:t>
      </w:r>
      <w:r w:rsidR="001573D2" w:rsidRPr="00467570">
        <w:t xml:space="preserve"> </w:t>
      </w:r>
      <w:r w:rsidR="002E1A4F">
        <w:t>contributes to</w:t>
      </w:r>
      <w:r w:rsidR="00334058" w:rsidRPr="00467570">
        <w:t xml:space="preserve"> the unique set o</w:t>
      </w:r>
      <w:r w:rsidR="001573D2" w:rsidRPr="00467570">
        <w:t>f</w:t>
      </w:r>
      <w:r w:rsidR="00334058" w:rsidRPr="00467570">
        <w:t xml:space="preserve"> properties</w:t>
      </w:r>
      <w:r w:rsidR="001573D2" w:rsidRPr="00467570">
        <w:t xml:space="preserve"> </w:t>
      </w:r>
      <w:r w:rsidR="001B6D3B">
        <w:t>that</w:t>
      </w:r>
      <w:r w:rsidR="005852CB" w:rsidRPr="00467570">
        <w:t xml:space="preserve"> characterize</w:t>
      </w:r>
      <w:r w:rsidR="001573D2" w:rsidRPr="00467570">
        <w:t xml:space="preserve"> the material</w:t>
      </w:r>
      <w:r w:rsidR="007F2828" w:rsidRPr="00467570">
        <w:t>.</w:t>
      </w:r>
      <w:r w:rsidR="00334058" w:rsidRPr="00467570">
        <w:t xml:space="preserve"> Some of the most important features from the molecular to the mesoscale </w:t>
      </w:r>
      <w:r w:rsidR="001573D2" w:rsidRPr="00467570">
        <w:t>are</w:t>
      </w:r>
      <w:r w:rsidR="00334058" w:rsidRPr="00467570">
        <w:t xml:space="preserve"> hybridization, </w:t>
      </w:r>
      <w:r w:rsidR="007A640E">
        <w:t>crystallite size</w:t>
      </w:r>
      <w:r w:rsidR="00334058" w:rsidRPr="00467570">
        <w:t xml:space="preserve">, </w:t>
      </w:r>
      <w:r w:rsidR="007A640E">
        <w:t>percolation</w:t>
      </w:r>
      <w:r w:rsidR="00334058" w:rsidRPr="00467570">
        <w:t>,</w:t>
      </w:r>
      <w:r w:rsidR="00DB7580" w:rsidRPr="00467570">
        <w:t xml:space="preserve"> anisotropy,</w:t>
      </w:r>
      <w:r w:rsidR="00334058" w:rsidRPr="00467570">
        <w:t xml:space="preserve"> </w:t>
      </w:r>
      <w:r w:rsidR="00FD16D8">
        <w:t>impurities</w:t>
      </w:r>
      <w:r w:rsidR="008C7F63">
        <w:t>/imperfections</w:t>
      </w:r>
      <w:r w:rsidR="001573D2" w:rsidRPr="00467570">
        <w:t>,</w:t>
      </w:r>
      <w:r w:rsidR="00334058" w:rsidRPr="00467570">
        <w:t xml:space="preserve"> and porosity. The combination </w:t>
      </w:r>
      <w:r w:rsidR="00DB7580" w:rsidRPr="00467570">
        <w:t>of the</w:t>
      </w:r>
      <w:r w:rsidR="00370AB3">
        <w:t>se</w:t>
      </w:r>
      <w:r w:rsidR="00DB7580" w:rsidRPr="00467570">
        <w:t xml:space="preserve"> intertwined multiscal</w:t>
      </w:r>
      <w:r w:rsidR="005852CB" w:rsidRPr="00467570">
        <w:t>e</w:t>
      </w:r>
      <w:r w:rsidR="00DB7580" w:rsidRPr="00467570">
        <w:t xml:space="preserve"> </w:t>
      </w:r>
      <w:r w:rsidR="00670FFD">
        <w:t>features leads</w:t>
      </w:r>
      <w:r w:rsidR="00DB7580" w:rsidRPr="00467570">
        <w:t xml:space="preserve"> to the </w:t>
      </w:r>
      <w:r w:rsidR="001573D2" w:rsidRPr="00467570">
        <w:t xml:space="preserve">broad </w:t>
      </w:r>
      <w:r w:rsidR="00DB7580" w:rsidRPr="00467570">
        <w:t>spectrum of macroscopic characteristics that</w:t>
      </w:r>
      <w:r w:rsidR="00232CCF">
        <w:t xml:space="preserve"> constitute</w:t>
      </w:r>
      <w:r w:rsidR="003B1A0D">
        <w:t xml:space="preserve"> the</w:t>
      </w:r>
      <w:r w:rsidR="00DB7580" w:rsidRPr="00467570">
        <w:t xml:space="preserve"> profile or </w:t>
      </w:r>
      <w:r w:rsidR="00370AB3">
        <w:t>“</w:t>
      </w:r>
      <w:r w:rsidR="00DB7580" w:rsidRPr="00467570">
        <w:t>fingerprint</w:t>
      </w:r>
      <w:r w:rsidR="00370AB3">
        <w:t>”</w:t>
      </w:r>
      <w:r w:rsidR="00773B1B">
        <w:t xml:space="preserve"> </w:t>
      </w:r>
      <w:r w:rsidR="00DA13E5">
        <w:t>of</w:t>
      </w:r>
      <w:r w:rsidR="00773B1B">
        <w:t xml:space="preserve"> the</w:t>
      </w:r>
      <w:r w:rsidR="006F68EF">
        <w:t xml:space="preserve"> carbon </w:t>
      </w:r>
      <w:r w:rsidR="00DB7580" w:rsidRPr="00467570">
        <w:t>material. For instance, carbon materials with a range of chemical inertness</w:t>
      </w:r>
      <w:r w:rsidR="00295CD4" w:rsidRPr="00467570">
        <w:t>,</w:t>
      </w:r>
      <w:r w:rsidR="00D705B9" w:rsidRPr="00467570">
        <w:t xml:space="preserve"> </w:t>
      </w:r>
      <w:r w:rsidR="005B5DA6" w:rsidRPr="00467570">
        <w:t xml:space="preserve">electrical conductivity, </w:t>
      </w:r>
      <w:r w:rsidR="00E85BB0" w:rsidRPr="00467570">
        <w:t>mechanical strength,</w:t>
      </w:r>
      <w:r w:rsidR="00295CD4" w:rsidRPr="00467570">
        <w:t xml:space="preserve"> </w:t>
      </w:r>
      <w:r w:rsidR="005B5DA6" w:rsidRPr="00467570">
        <w:t xml:space="preserve">optical </w:t>
      </w:r>
      <w:r w:rsidR="00DB7580" w:rsidRPr="00467570">
        <w:t>transparency, and</w:t>
      </w:r>
      <w:r w:rsidR="00D705B9" w:rsidRPr="00467570">
        <w:t xml:space="preserve"> </w:t>
      </w:r>
      <w:r w:rsidR="005B5DA6" w:rsidRPr="00467570">
        <w:t>electrochemical stability</w:t>
      </w:r>
      <w:r w:rsidR="00DB7580" w:rsidRPr="00467570">
        <w:t xml:space="preserve"> have been </w:t>
      </w:r>
      <w:r w:rsidR="00DB7580" w:rsidRPr="00467570">
        <w:lastRenderedPageBreak/>
        <w:t>synthesized and employed for various purposes</w:t>
      </w:r>
      <w:r w:rsidR="005B5DA6" w:rsidRPr="00467570">
        <w:t xml:space="preserve"> </w:t>
      </w:r>
      <w:r w:rsidR="005B5DA6" w:rsidRPr="00467570">
        <w:fldChar w:fldCharType="begin" w:fldLock="1"/>
      </w:r>
      <w:r w:rsidR="002B101A">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4705f81c-6499-41ab-8120-46d2b3d28c72"]},{"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page":"6966-6985","title":"Random Walk to Graphene (Nobel Lecture)","type":"article-journal","volume":"50"},"uris":["http://www.mendeley.com/documents/?uuid=8688d191-5b1e-4135-98b0-d73237f9a4a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page":"132-145","title":"Honeycomb Carbon: A Review of Graphene","type":"article-journal","volume":"110"},"uris":["http://www.mendeley.com/documents/?uuid=c4c77397-a2ba-4b52-809d-739e9c735a38"]},{"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page":"3906-3924","title":"Graphene and Graphene Oxide: Synthesis, Properties, and Applications","type":"article-journal","volume":"22"},"uris":["http://www.mendeley.com/documents/?uuid=dbf22de5-f618-4c95-89ef-e4db123da096"]},{"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page":"195-204","title":"Electron scattering on microscopic corrugations in graphene","type":"article-journal","volume":"366"},"uris":["http://www.mendeley.com/documents/?uuid=8f13d0f4-3c48-4a13-a2e5-6d6e6c6b27a3"]},{"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page":"1170-1171","title":"MATERIALS SCIENCE: Graphene-Based Materials","type":"article-journal","volume":"320"},"uris":["http://www.mendeley.com/documents/?uuid=6e90a7cd-9756-4417-96e3-280a05c3df56"]},{"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1cd7bc5f-785e-4ebb-a17f-78d9fce06024"]},{"id":"ITEM-8","itemData":{"DOI":"10.1126/science.1158877","ISSN":"0036-8075","author":[{"dropping-particle":"","family":"Geim","given":"A K","non-dropping-particle":"","parse-names":false,"suffix":""}],"container-title":"Science","id":"ITEM-8","issue":"5934","issued":{"date-parts":[["2009","6"]]},"page":"1530-1534","title":"Graphene: Status and Prospects","type":"article-journal","volume":"324"},"uris":["http://www.mendeley.com/documents/?uuid=cdc02296-901c-4a29-94e0-e74eb5cdc256"]}],"mendeley":{"formattedCitation":"[1–8]","plainTextFormattedCitation":"[1–8]","previouslyFormattedCitation":"[1–8]"},"properties":{"noteIndex":0},"schema":"https://github.com/citation-style-language/schema/raw/master/csl-citation.json"}</w:instrText>
      </w:r>
      <w:r w:rsidR="005B5DA6" w:rsidRPr="00467570">
        <w:fldChar w:fldCharType="separate"/>
      </w:r>
      <w:r w:rsidR="005B5DA6" w:rsidRPr="00467570">
        <w:rPr>
          <w:noProof/>
        </w:rPr>
        <w:t>[1–8]</w:t>
      </w:r>
      <w:r w:rsidR="005B5DA6" w:rsidRPr="00467570">
        <w:fldChar w:fldCharType="end"/>
      </w:r>
      <w:r w:rsidR="00DB7580" w:rsidRPr="00467570">
        <w:t>. This article focuses</w:t>
      </w:r>
      <w:r w:rsidR="001573D2" w:rsidRPr="00467570">
        <w:t xml:space="preserve"> its</w:t>
      </w:r>
      <w:r w:rsidR="00DB7580" w:rsidRPr="00467570">
        <w:t xml:space="preserve"> discussion </w:t>
      </w:r>
      <w:r w:rsidR="00A9319C" w:rsidRPr="00467570">
        <w:t>on</w:t>
      </w:r>
      <w:r w:rsidR="001573D2" w:rsidRPr="00467570">
        <w:t xml:space="preserve"> material</w:t>
      </w:r>
      <w:r w:rsidR="00A9319C" w:rsidRPr="00467570">
        <w:t>s</w:t>
      </w:r>
      <w:r w:rsidR="001573D2" w:rsidRPr="00467570">
        <w:t xml:space="preserve"> found in between</w:t>
      </w:r>
      <w:r w:rsidR="00946804" w:rsidRPr="00467570">
        <w:t xml:space="preserve"> </w:t>
      </w:r>
      <w:r w:rsidR="00DB7580" w:rsidRPr="00467570">
        <w:t>two</w:t>
      </w:r>
      <w:r w:rsidR="001573D2" w:rsidRPr="00467570">
        <w:t xml:space="preserve"> of</w:t>
      </w:r>
      <w:r w:rsidR="00946804" w:rsidRPr="00467570">
        <w:t xml:space="preserve"> the various</w:t>
      </w:r>
      <w:r w:rsidR="00CE6236">
        <w:t xml:space="preserve"> possible categories</w:t>
      </w:r>
      <w:r w:rsidR="00DB7580" w:rsidRPr="00467570">
        <w:t xml:space="preserve">, namely the so-called glass-like and graphite-like </w:t>
      </w:r>
      <w:r w:rsidR="00DE3F0C" w:rsidRPr="00467570">
        <w:t xml:space="preserve">families of </w:t>
      </w:r>
      <w:r w:rsidR="00DB7580" w:rsidRPr="00467570">
        <w:t>carbon materials</w:t>
      </w:r>
      <w:r w:rsidR="00AB2588" w:rsidRPr="00467570">
        <w:t>,</w:t>
      </w:r>
      <w:r w:rsidR="00F20428" w:rsidRPr="00467570">
        <w:t xml:space="preserve"> often</w:t>
      </w:r>
      <w:r w:rsidR="00AB2588" w:rsidRPr="00467570">
        <w:t xml:space="preserve"> grouped</w:t>
      </w:r>
      <w:r w:rsidR="00F20428" w:rsidRPr="00467570">
        <w:t xml:space="preserve"> </w:t>
      </w:r>
      <w:r w:rsidR="00543247">
        <w:t>in</w:t>
      </w:r>
      <w:r w:rsidR="00AB2588" w:rsidRPr="00467570">
        <w:t xml:space="preserve"> </w:t>
      </w:r>
      <w:r w:rsidR="00543247">
        <w:t xml:space="preserve">the </w:t>
      </w:r>
      <w:r w:rsidR="00AB2588" w:rsidRPr="00467570">
        <w:t>pyrolytic carbon</w:t>
      </w:r>
      <w:r w:rsidR="00BB47C5" w:rsidRPr="00467570">
        <w:t>s</w:t>
      </w:r>
      <w:r w:rsidR="00543247">
        <w:t xml:space="preserve"> class</w:t>
      </w:r>
      <w:r w:rsidR="00DB7580" w:rsidRPr="00467570">
        <w:t xml:space="preserve">. </w:t>
      </w:r>
      <w:r w:rsidR="008937B8" w:rsidRPr="00467570">
        <w:t>Here, w</w:t>
      </w:r>
      <w:r w:rsidR="00DB7580" w:rsidRPr="00467570">
        <w:t xml:space="preserve">e jump between </w:t>
      </w:r>
      <w:r w:rsidR="001573D2" w:rsidRPr="00467570">
        <w:t>both</w:t>
      </w:r>
      <w:r w:rsidR="00DB7580" w:rsidRPr="00467570">
        <w:t xml:space="preserve"> classes of carbon materials as we </w:t>
      </w:r>
      <w:r w:rsidR="00772118" w:rsidRPr="00467570">
        <w:t>investigate</w:t>
      </w:r>
      <w:r w:rsidR="00DB7580" w:rsidRPr="00467570">
        <w:t xml:space="preserve"> the possibility of</w:t>
      </w:r>
      <w:r w:rsidR="00DE3F0C" w:rsidRPr="00467570">
        <w:t xml:space="preserve"> altering</w:t>
      </w:r>
      <w:r w:rsidR="00DB7580" w:rsidRPr="00467570">
        <w:t xml:space="preserve"> the profile of </w:t>
      </w:r>
      <w:r w:rsidR="0073007E">
        <w:t>a</w:t>
      </w:r>
      <w:r w:rsidR="00AD556C" w:rsidRPr="00467570">
        <w:t xml:space="preserve"> </w:t>
      </w:r>
      <w:r w:rsidR="00DB7580" w:rsidRPr="00467570">
        <w:t xml:space="preserve">typical glass-like material by giving it </w:t>
      </w:r>
      <w:r w:rsidR="00DE3F0C" w:rsidRPr="00467570">
        <w:t>a slightly more graphitic character</w:t>
      </w:r>
      <w:r w:rsidR="003D58AB" w:rsidRPr="00467570">
        <w:t xml:space="preserve">. </w:t>
      </w:r>
    </w:p>
    <w:p w14:paraId="7852E989" w14:textId="3F6A83D5" w:rsidR="00C4413B" w:rsidRPr="00467570" w:rsidRDefault="00DE3D98" w:rsidP="006C0E35">
      <w:pPr>
        <w:pStyle w:val="Els-body-text"/>
        <w:spacing w:after="240"/>
      </w:pPr>
      <w:r w:rsidRPr="00467570">
        <w:t>The</w:t>
      </w:r>
      <w:r w:rsidR="00AB4B43">
        <w:t xml:space="preserve"> chemical inertness,</w:t>
      </w:r>
      <w:r w:rsidRPr="00467570">
        <w:t xml:space="preserve"> electrical conductivity</w:t>
      </w:r>
      <w:r w:rsidR="00AB4B43">
        <w:t xml:space="preserve"> and electrochemical properties</w:t>
      </w:r>
      <w:r w:rsidRPr="00467570">
        <w:t xml:space="preserve"> of </w:t>
      </w:r>
      <w:r w:rsidR="00E16FB0">
        <w:t xml:space="preserve">some </w:t>
      </w:r>
      <w:r w:rsidRPr="00467570">
        <w:t>pyrolytic carbon materials ha</w:t>
      </w:r>
      <w:r w:rsidR="00AB4B43">
        <w:t>ve</w:t>
      </w:r>
      <w:r w:rsidRPr="00467570">
        <w:t xml:space="preserve"> made them popular as potential candidates to replace silicon in components for microelectromechanical</w:t>
      </w:r>
      <w:r w:rsidR="00F31326">
        <w:t xml:space="preserve"> </w:t>
      </w:r>
      <w:r w:rsidR="00F31326" w:rsidRPr="00467570">
        <w:t>systems</w:t>
      </w:r>
      <w:r w:rsidRPr="00467570">
        <w:t xml:space="preserve"> (MEMS): sensors, batteries, capacitors, and transistors </w:t>
      </w:r>
      <w:r w:rsidRPr="00467570">
        <w:fldChar w:fldCharType="begin" w:fldLock="1"/>
      </w:r>
      <w:r w:rsidR="002B101A">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6ac0418d-f58f-4230-a50b-5519fd593ee8"]},{"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page":"2577-2584","title":"Bending Properties of Single Functionalized Graphene Sheets Probed by Atomic Force Microscopy","type":"article-journal","volume":"2"},"uris":["http://www.mendeley.com/documents/?uuid=5bf10bc3-e613-428c-ac17-0eb8f30ef9f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page":"1326-1330","title":"Laser Scribing of High-Performance and Flexible Graphene-Based Electrochemical Capacitors","type":"article-journal","volume":"335"},"uris":["http://www.mendeley.com/documents/?uuid=b3754459-85ff-43a1-93d1-cdff977bfc99"]}],"mendeley":{"formattedCitation":"[9–11]","plainTextFormattedCitation":"[9–11]","previouslyFormattedCitation":"[9–11]"},"properties":{"noteIndex":0},"schema":"https://github.com/citation-style-language/schema/raw/master/csl-citation.json"}</w:instrText>
      </w:r>
      <w:r w:rsidRPr="00467570">
        <w:fldChar w:fldCharType="separate"/>
      </w:r>
      <w:r w:rsidRPr="00467570">
        <w:rPr>
          <w:noProof/>
        </w:rPr>
        <w:t>[9–11]</w:t>
      </w:r>
      <w:r w:rsidRPr="00467570">
        <w:fldChar w:fldCharType="end"/>
      </w:r>
      <w:r w:rsidRPr="00467570">
        <w:t>. Glass-like carbon materials</w:t>
      </w:r>
      <w:r w:rsidR="000771C4">
        <w:t>,</w:t>
      </w:r>
      <w:r w:rsidRPr="00467570">
        <w:t xml:space="preserve"> specifically</w:t>
      </w:r>
      <w:r w:rsidR="000771C4">
        <w:t>,</w:t>
      </w:r>
      <w:r w:rsidRPr="00467570">
        <w:t xml:space="preserve"> are attractive from a practical point of view given their characteristic combination of electrochemical stability</w:t>
      </w:r>
      <w:r w:rsidR="006D057B" w:rsidRPr="00467570">
        <w:t>, redox</w:t>
      </w:r>
      <w:r w:rsidRPr="00467570">
        <w:t xml:space="preserve"> potentials</w:t>
      </w:r>
      <w:r w:rsidR="006D057B" w:rsidRPr="00467570">
        <w:t xml:space="preserve">, </w:t>
      </w:r>
      <w:r w:rsidRPr="00467570">
        <w:t>thermal</w:t>
      </w:r>
      <w:r w:rsidR="00C76B5C" w:rsidRPr="00467570">
        <w:t xml:space="preserve"> resistanc</w:t>
      </w:r>
      <w:r w:rsidR="00ED2F6D">
        <w:t>e,</w:t>
      </w:r>
      <w:r w:rsidRPr="00467570">
        <w:t xml:space="preserve"> electrical conductivity</w:t>
      </w:r>
      <w:r w:rsidR="00ED2F6D">
        <w:t xml:space="preserve"> and biocompatibility</w:t>
      </w:r>
      <w:r w:rsidR="00AB4B43">
        <w:t>, as well as the</w:t>
      </w:r>
      <w:r w:rsidR="003D3421">
        <w:t>ir</w:t>
      </w:r>
      <w:r w:rsidR="00AB4B43">
        <w:t xml:space="preserve"> relatively low-cost fabrication methods</w:t>
      </w:r>
      <w:r w:rsidRPr="00467570">
        <w:t xml:space="preserve">. </w:t>
      </w:r>
      <w:r w:rsidR="00F86C2C" w:rsidRPr="00467570">
        <w:t>Therefore</w:t>
      </w:r>
      <w:r w:rsidRPr="00467570">
        <w:t xml:space="preserve">, a substantial amount of research has been dedicated to the investigation of </w:t>
      </w:r>
      <w:r w:rsidR="00E16FB0">
        <w:t xml:space="preserve">cost-effective </w:t>
      </w:r>
      <w:r w:rsidRPr="00467570">
        <w:t>methods to fine</w:t>
      </w:r>
      <w:r w:rsidR="00AB4B43">
        <w:t>-</w:t>
      </w:r>
      <w:r w:rsidRPr="00467570">
        <w:t>tune the properties of glass-like carbon materials</w:t>
      </w:r>
      <w:r w:rsidR="007A640E">
        <w:t xml:space="preserve">, to extend the library of glass-like carbon precursors, </w:t>
      </w:r>
      <w:r w:rsidR="00E16FB0">
        <w:t>and</w:t>
      </w:r>
      <w:r w:rsidRPr="00467570">
        <w:t xml:space="preserve"> </w:t>
      </w:r>
      <w:r w:rsidR="000771C4">
        <w:t xml:space="preserve">to </w:t>
      </w:r>
      <w:r w:rsidR="007A640E">
        <w:t>expand the applications of these materials</w:t>
      </w:r>
      <w:r w:rsidRPr="00467570">
        <w:t xml:space="preserve">. </w:t>
      </w:r>
      <w:r w:rsidR="00A83635" w:rsidRPr="00467570">
        <w:t xml:space="preserve">Our long-term goal is to synthesize carbon materials with </w:t>
      </w:r>
      <w:r w:rsidR="00CC3155">
        <w:t>a</w:t>
      </w:r>
      <w:r w:rsidR="00A83635" w:rsidRPr="00467570">
        <w:t xml:space="preserve"> </w:t>
      </w:r>
      <w:r w:rsidR="00E362D7" w:rsidRPr="00467570">
        <w:t>set</w:t>
      </w:r>
      <w:r w:rsidR="00A83635" w:rsidRPr="00467570">
        <w:t xml:space="preserve"> of properties</w:t>
      </w:r>
      <w:r w:rsidR="00AB4B43">
        <w:t xml:space="preserve"> </w:t>
      </w:r>
      <w:r w:rsidR="00A83635" w:rsidRPr="00467570">
        <w:t xml:space="preserve">suitable for </w:t>
      </w:r>
      <w:r w:rsidR="00066CBC" w:rsidRPr="00467570">
        <w:t xml:space="preserve">photo- and </w:t>
      </w:r>
      <w:r w:rsidR="00E362D7" w:rsidRPr="00467570">
        <w:t>photoelectro-</w:t>
      </w:r>
      <w:r w:rsidR="00066CBC" w:rsidRPr="00467570">
        <w:t>chemical catalys</w:t>
      </w:r>
      <w:r w:rsidR="00E362D7" w:rsidRPr="00467570">
        <w:t>is, where one of the most important characteristics is the resistance to strongly oxidizing or reducing environments, while retaining competitive electron transfer rates</w:t>
      </w:r>
      <w:r w:rsidR="00066CBC" w:rsidRPr="00467570">
        <w:t xml:space="preserve">. </w:t>
      </w:r>
    </w:p>
    <w:p w14:paraId="4A7D6E32" w14:textId="42972B7D" w:rsidR="00AF6EBF" w:rsidRDefault="00AF6EBF" w:rsidP="00743161">
      <w:pPr>
        <w:pStyle w:val="Els-body-text"/>
        <w:spacing w:after="240"/>
      </w:pPr>
      <w:r>
        <w:rPr>
          <w:noProof/>
        </w:rPr>
        <w:drawing>
          <wp:anchor distT="0" distB="0" distL="114300" distR="114300" simplePos="0" relativeHeight="251659264" behindDoc="0" locked="0" layoutInCell="1" allowOverlap="1" wp14:anchorId="6F7D1D03" wp14:editId="32B00A8E">
            <wp:simplePos x="0" y="0"/>
            <wp:positionH relativeFrom="margin">
              <wp:align>center</wp:align>
            </wp:positionH>
            <wp:positionV relativeFrom="paragraph">
              <wp:posOffset>113030</wp:posOffset>
            </wp:positionV>
            <wp:extent cx="4481830" cy="2912745"/>
            <wp:effectExtent l="0" t="0" r="127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rbonchar.png"/>
                    <pic:cNvPicPr/>
                  </pic:nvPicPr>
                  <pic:blipFill>
                    <a:blip r:embed="rId8">
                      <a:extLst>
                        <a:ext uri="{28A0092B-C50C-407E-A947-70E740481C1C}">
                          <a14:useLocalDpi xmlns:a14="http://schemas.microsoft.com/office/drawing/2010/main" val="0"/>
                        </a:ext>
                      </a:extLst>
                    </a:blip>
                    <a:stretch>
                      <a:fillRect/>
                    </a:stretch>
                  </pic:blipFill>
                  <pic:spPr>
                    <a:xfrm>
                      <a:off x="0" y="0"/>
                      <a:ext cx="4481830" cy="2912745"/>
                    </a:xfrm>
                    <a:prstGeom prst="rect">
                      <a:avLst/>
                    </a:prstGeom>
                  </pic:spPr>
                </pic:pic>
              </a:graphicData>
            </a:graphic>
            <wp14:sizeRelH relativeFrom="page">
              <wp14:pctWidth>0</wp14:pctWidth>
            </wp14:sizeRelH>
            <wp14:sizeRelV relativeFrom="page">
              <wp14:pctHeight>0</wp14:pctHeight>
            </wp14:sizeRelV>
          </wp:anchor>
        </w:drawing>
      </w:r>
    </w:p>
    <w:p w14:paraId="1EC512F4" w14:textId="31AFDBFC" w:rsidR="00AF6EBF" w:rsidRDefault="00AF6EBF" w:rsidP="00743161">
      <w:pPr>
        <w:pStyle w:val="Els-body-text"/>
        <w:spacing w:after="240"/>
      </w:pPr>
    </w:p>
    <w:p w14:paraId="617BA1EA" w14:textId="18CC7765" w:rsidR="00AF6EBF" w:rsidRDefault="00AF6EBF" w:rsidP="00743161">
      <w:pPr>
        <w:pStyle w:val="Els-body-text"/>
        <w:spacing w:after="240"/>
      </w:pPr>
    </w:p>
    <w:p w14:paraId="07F1F97D" w14:textId="79FE391E" w:rsidR="00AF6EBF" w:rsidRDefault="00AF6EBF" w:rsidP="00743161">
      <w:pPr>
        <w:pStyle w:val="Els-body-text"/>
        <w:spacing w:after="240"/>
      </w:pPr>
    </w:p>
    <w:p w14:paraId="4AA23769" w14:textId="233FF4E3" w:rsidR="00AF6EBF" w:rsidRDefault="00AF6EBF" w:rsidP="00743161">
      <w:pPr>
        <w:pStyle w:val="Els-body-text"/>
        <w:spacing w:after="240"/>
      </w:pPr>
    </w:p>
    <w:p w14:paraId="1754A91A" w14:textId="73858845" w:rsidR="00AF6EBF" w:rsidRDefault="00AF6EBF" w:rsidP="00743161">
      <w:pPr>
        <w:pStyle w:val="Els-body-text"/>
        <w:spacing w:after="240"/>
      </w:pPr>
    </w:p>
    <w:p w14:paraId="513B8A70" w14:textId="38930A73" w:rsidR="00AF6EBF" w:rsidRDefault="00AF6EBF" w:rsidP="00743161">
      <w:pPr>
        <w:pStyle w:val="Els-body-text"/>
        <w:spacing w:after="240"/>
      </w:pPr>
    </w:p>
    <w:p w14:paraId="0FCB671D" w14:textId="507592C2" w:rsidR="00AF6EBF" w:rsidRDefault="00AF6EBF" w:rsidP="00743161">
      <w:pPr>
        <w:pStyle w:val="Els-body-text"/>
        <w:spacing w:after="240"/>
      </w:pPr>
    </w:p>
    <w:p w14:paraId="498BF125" w14:textId="3CF8F15E" w:rsidR="00AF6EBF" w:rsidRDefault="00AF6EBF" w:rsidP="00743161">
      <w:pPr>
        <w:pStyle w:val="Els-body-text"/>
        <w:spacing w:after="240"/>
      </w:pPr>
    </w:p>
    <w:p w14:paraId="35507173" w14:textId="074847F2" w:rsidR="00AF6EBF" w:rsidRDefault="00AF6EBF" w:rsidP="00743161">
      <w:pPr>
        <w:pStyle w:val="Els-body-text"/>
        <w:spacing w:after="240"/>
      </w:pPr>
    </w:p>
    <w:p w14:paraId="7AFCD69E" w14:textId="77777777" w:rsidR="003F5262" w:rsidRDefault="003F5262" w:rsidP="00743161">
      <w:pPr>
        <w:pStyle w:val="Els-body-text"/>
        <w:spacing w:after="240"/>
      </w:pPr>
    </w:p>
    <w:p w14:paraId="3E20506D" w14:textId="3AACE5B8" w:rsidR="00C4413B" w:rsidRDefault="003F5262" w:rsidP="006C0E35">
      <w:pPr>
        <w:pStyle w:val="Els-caption"/>
        <w:jc w:val="center"/>
      </w:pPr>
      <w:r w:rsidRPr="00467570">
        <w:t xml:space="preserve">Figure 1. </w:t>
      </w:r>
      <w:r w:rsidR="00C4413B">
        <w:t xml:space="preserve">Molecular to mesoscale </w:t>
      </w:r>
      <w:r w:rsidR="003437CE">
        <w:t>structur</w:t>
      </w:r>
      <w:r w:rsidR="00D70137">
        <w:t>al</w:t>
      </w:r>
      <w:r w:rsidR="007420D5">
        <w:t xml:space="preserve"> features</w:t>
      </w:r>
      <w:r w:rsidR="00C4413B">
        <w:t xml:space="preserve"> of synthetic polymers </w:t>
      </w:r>
      <w:r w:rsidR="003437CE">
        <w:t xml:space="preserve">influence the emergence of </w:t>
      </w:r>
      <w:r w:rsidR="00C4413B">
        <w:t xml:space="preserve">specific </w:t>
      </w:r>
      <w:r w:rsidR="003437CE">
        <w:t xml:space="preserve">microstructural </w:t>
      </w:r>
      <w:r w:rsidR="00C4413B">
        <w:t xml:space="preserve">features in </w:t>
      </w:r>
      <w:r w:rsidR="003437CE">
        <w:t>polymer-derived</w:t>
      </w:r>
      <w:r w:rsidR="00C4413B">
        <w:t xml:space="preserve"> carbon materials</w:t>
      </w:r>
      <w:r w:rsidR="003437CE">
        <w:t xml:space="preserve"> after pyrolysis</w:t>
      </w:r>
      <w:r w:rsidR="00C4413B">
        <w:t xml:space="preserve">. </w:t>
      </w:r>
    </w:p>
    <w:p w14:paraId="45EE7148" w14:textId="695FB584" w:rsidR="00AF6EBF" w:rsidRPr="00467570" w:rsidRDefault="009C00CF" w:rsidP="006C0E35">
      <w:pPr>
        <w:pStyle w:val="Els-body-text"/>
        <w:spacing w:after="240"/>
      </w:pPr>
      <w:r>
        <w:t xml:space="preserve">Carbon materials with glass-like features </w:t>
      </w:r>
      <w:r w:rsidR="00253383" w:rsidRPr="00467570">
        <w:t>have been derived from synthetic organic polymer</w:t>
      </w:r>
      <w:r w:rsidR="00C134B7">
        <w:t xml:space="preserve">s by </w:t>
      </w:r>
      <w:r w:rsidR="00253383" w:rsidRPr="00467570">
        <w:t>appropriate</w:t>
      </w:r>
      <w:r w:rsidR="00C134B7">
        <w:t>ly</w:t>
      </w:r>
      <w:r w:rsidR="00253383" w:rsidRPr="00467570">
        <w:t xml:space="preserve"> tuning the pyrolysis protocol as a function of the molecular structure of the carbon source</w:t>
      </w:r>
      <w:r w:rsidR="004963B7">
        <w:t xml:space="preserve"> (Figure 1)</w:t>
      </w:r>
      <w:r w:rsidR="00080419">
        <w:t xml:space="preserve"> </w:t>
      </w:r>
      <w:r w:rsidR="00080419" w:rsidRPr="00467570">
        <w:fldChar w:fldCharType="begin" w:fldLock="1"/>
      </w:r>
      <w:r w:rsidR="00080419">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12","26"]]},"page":"38","publisher":"Springer US","title":"Pyrolysis-induced shrinking of three-dimensional structures fabricated by two-photon polymerization: experiment and theoretical model","type":"article-journal","volume":"5"},"uris":["http://www.mendeley.com/documents/?uuid=c12047ae-1886-4245-9a94-5fe187e1d192"]}],"mendeley":{"formattedCitation":"[12]","plainTextFormattedCitation":"[12]","previouslyFormattedCitation":"[12]"},"properties":{"noteIndex":0},"schema":"https://github.com/citation-style-language/schema/raw/master/csl-citation.json"}</w:instrText>
      </w:r>
      <w:r w:rsidR="00080419" w:rsidRPr="00467570">
        <w:fldChar w:fldCharType="separate"/>
      </w:r>
      <w:r w:rsidR="00080419" w:rsidRPr="00467570">
        <w:rPr>
          <w:noProof/>
        </w:rPr>
        <w:t>[</w:t>
      </w:r>
      <w:r w:rsidR="0007041F">
        <w:rPr>
          <w:noProof/>
        </w:rPr>
        <w:t>1</w:t>
      </w:r>
      <w:r w:rsidR="00B45F1A">
        <w:rPr>
          <w:noProof/>
        </w:rPr>
        <w:t>2-14</w:t>
      </w:r>
      <w:r w:rsidR="00080419" w:rsidRPr="00467570">
        <w:rPr>
          <w:noProof/>
        </w:rPr>
        <w:t>]</w:t>
      </w:r>
      <w:r w:rsidR="00080419" w:rsidRPr="00467570">
        <w:fldChar w:fldCharType="end"/>
      </w:r>
      <w:r w:rsidR="00253383" w:rsidRPr="00467570">
        <w:t>. As a result, t</w:t>
      </w:r>
      <w:r w:rsidR="00743161" w:rsidRPr="00467570">
        <w:t xml:space="preserve">he pyrolysis of polymers has been </w:t>
      </w:r>
      <w:r w:rsidR="00B7185E">
        <w:t xml:space="preserve">widely studied </w:t>
      </w:r>
      <w:r w:rsidR="00B7185E" w:rsidRPr="00467570">
        <w:t xml:space="preserve">with the hope </w:t>
      </w:r>
      <w:r w:rsidR="00AE65D6">
        <w:t>of produc</w:t>
      </w:r>
      <w:r w:rsidR="00AE65D6" w:rsidRPr="00AE65D6">
        <w:t>ing</w:t>
      </w:r>
      <w:r w:rsidR="00B7185E" w:rsidRPr="00AE65D6">
        <w:t xml:space="preserve"> </w:t>
      </w:r>
      <w:r w:rsidR="00AE65D6" w:rsidRPr="00AE65D6">
        <w:t>materials with</w:t>
      </w:r>
      <w:r w:rsidR="008F08A4" w:rsidRPr="00AE65D6">
        <w:t xml:space="preserve"> molecular to mesoscale features that </w:t>
      </w:r>
      <w:r w:rsidR="00FB4BD4" w:rsidRPr="00AE65D6">
        <w:t>yield desire</w:t>
      </w:r>
      <w:r w:rsidR="00AE65D6" w:rsidRPr="00AE65D6">
        <w:t>d combinations of properties</w:t>
      </w:r>
      <w:r w:rsidR="00743161" w:rsidRPr="00AE65D6">
        <w:t xml:space="preserve">, </w:t>
      </w:r>
      <w:r w:rsidR="008F08A4" w:rsidRPr="00AE65D6">
        <w:t>e.g.</w:t>
      </w:r>
      <w:r w:rsidR="00743161" w:rsidRPr="00AE65D6">
        <w:t xml:space="preserve"> </w:t>
      </w:r>
      <w:r w:rsidR="008F08A4" w:rsidRPr="00AE65D6">
        <w:t xml:space="preserve">unique combination of </w:t>
      </w:r>
      <w:r w:rsidR="00743161" w:rsidRPr="00AE65D6">
        <w:t>carbon allotrope</w:t>
      </w:r>
      <w:r w:rsidR="008F08A4" w:rsidRPr="00AE65D6">
        <w:t xml:space="preserve"> content, crystallite size</w:t>
      </w:r>
      <w:r w:rsidR="00BE17B7">
        <w:t>, and porosity</w:t>
      </w:r>
      <w:r w:rsidR="00163B21" w:rsidRPr="00AE65D6">
        <w:t xml:space="preserve"> </w:t>
      </w:r>
      <w:r w:rsidR="00AE65D6" w:rsidRPr="00AE65D6">
        <w:t xml:space="preserve">to obtain a low density </w:t>
      </w:r>
      <w:r w:rsidR="00FC5E15">
        <w:t>chemically-inert material</w:t>
      </w:r>
      <w:r w:rsidR="00743161" w:rsidRPr="00AE65D6">
        <w:t>.</w:t>
      </w:r>
      <w:r w:rsidR="00743161" w:rsidRPr="00467570">
        <w:t xml:space="preserve"> A myriad of polymer precursors ha</w:t>
      </w:r>
      <w:r w:rsidR="0090468A">
        <w:t>s</w:t>
      </w:r>
      <w:r w:rsidR="00743161" w:rsidRPr="00467570">
        <w:t xml:space="preserve"> been tested since the seminal crystallinity studies</w:t>
      </w:r>
      <w:r w:rsidR="00C20966">
        <w:t xml:space="preserve"> of</w:t>
      </w:r>
      <w:r w:rsidR="00743161" w:rsidRPr="00467570">
        <w:t xml:space="preserve"> the</w:t>
      </w:r>
      <w:r w:rsidR="00C20966">
        <w:t xml:space="preserve"> </w:t>
      </w:r>
      <w:r w:rsidR="00743161" w:rsidRPr="00467570">
        <w:t>20th Century</w:t>
      </w:r>
      <w:r w:rsidR="0090468A">
        <w:t xml:space="preserve"> by Rosalind Franklin.</w:t>
      </w:r>
      <w:r w:rsidR="00743161" w:rsidRPr="00467570">
        <w:t xml:space="preserve"> </w:t>
      </w:r>
      <w:r w:rsidR="0090468A">
        <w:t>Since then, many</w:t>
      </w:r>
      <w:r w:rsidR="00743161" w:rsidRPr="00467570">
        <w:t xml:space="preserve"> temperatures and atmospheres, or lack thereof, </w:t>
      </w:r>
      <w:r w:rsidR="0090468A">
        <w:t>have been</w:t>
      </w:r>
      <w:r w:rsidR="00743161" w:rsidRPr="00467570">
        <w:t xml:space="preserve"> analyzed in terms of their impact on the final microstructure of the carbon material</w:t>
      </w:r>
      <w:r w:rsidR="00285B16">
        <w:t xml:space="preserve"> </w:t>
      </w:r>
      <w:r w:rsidR="00285B16" w:rsidRPr="00467570">
        <w:fldChar w:fldCharType="begin" w:fldLock="1"/>
      </w:r>
      <w:r w:rsidR="00285B16">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12","26"]]},"page":"38","publisher":"Springer US","title":"Pyrolysis-induced shrinking of three-dimensional structures fabricated by two-photon polymerization: experiment and theoretical model","type":"article-journal","volume":"5"},"uris":["http://www.mendeley.com/documents/?uuid=c12047ae-1886-4245-9a94-5fe187e1d192"]}],"mendeley":{"formattedCitation":"[12]","plainTextFormattedCitation":"[12]","previouslyFormattedCitation":"[12]"},"properties":{"noteIndex":0},"schema":"https://github.com/citation-style-language/schema/raw/master/csl-citation.json"}</w:instrText>
      </w:r>
      <w:r w:rsidR="00285B16" w:rsidRPr="00467570">
        <w:fldChar w:fldCharType="separate"/>
      </w:r>
      <w:r w:rsidR="00285B16" w:rsidRPr="00467570">
        <w:rPr>
          <w:noProof/>
        </w:rPr>
        <w:t>[12</w:t>
      </w:r>
      <w:r w:rsidR="00285B16">
        <w:rPr>
          <w:noProof/>
        </w:rPr>
        <w:t>-1</w:t>
      </w:r>
      <w:r w:rsidR="00E5702B">
        <w:rPr>
          <w:noProof/>
        </w:rPr>
        <w:t>8</w:t>
      </w:r>
      <w:r w:rsidR="00285B16" w:rsidRPr="00467570">
        <w:rPr>
          <w:noProof/>
        </w:rPr>
        <w:t>]</w:t>
      </w:r>
      <w:r w:rsidR="00285B16" w:rsidRPr="00467570">
        <w:fldChar w:fldCharType="end"/>
      </w:r>
      <w:r w:rsidR="00743161" w:rsidRPr="00467570">
        <w:t>.</w:t>
      </w:r>
      <w:r w:rsidR="000015D0" w:rsidRPr="00467570">
        <w:t xml:space="preserve"> </w:t>
      </w:r>
      <w:r w:rsidR="0090468A">
        <w:t xml:space="preserve">From </w:t>
      </w:r>
      <w:r w:rsidR="000015D0" w:rsidRPr="00467570">
        <w:t>t</w:t>
      </w:r>
      <w:r w:rsidR="0090468A">
        <w:t>here, it</w:t>
      </w:r>
      <w:r w:rsidR="000015D0" w:rsidRPr="00467570">
        <w:t xml:space="preserve"> is generally agreed upon that the molecular structure of the </w:t>
      </w:r>
      <w:r w:rsidR="001E79C5" w:rsidRPr="00467570">
        <w:t>polymer</w:t>
      </w:r>
      <w:r w:rsidR="000015D0" w:rsidRPr="00467570">
        <w:t xml:space="preserve"> appears to be the most important factor in determining the profile of the final carbon material. However, </w:t>
      </w:r>
      <w:r w:rsidR="001E79C5" w:rsidRPr="00467570">
        <w:t>the importance of other variables</w:t>
      </w:r>
      <w:r w:rsidR="00583B7B">
        <w:t xml:space="preserve"> </w:t>
      </w:r>
      <w:r w:rsidR="004971A5">
        <w:t>was</w:t>
      </w:r>
      <w:r w:rsidR="00583B7B">
        <w:t xml:space="preserve"> highlighted</w:t>
      </w:r>
      <w:r w:rsidR="00126814">
        <w:t xml:space="preserve"> in </w:t>
      </w:r>
      <w:r w:rsidR="00F65344">
        <w:t>these studies</w:t>
      </w:r>
      <w:r w:rsidR="001E79C5" w:rsidRPr="00467570">
        <w:t>, such as</w:t>
      </w:r>
      <w:r w:rsidR="000F60A7">
        <w:t xml:space="preserve"> the</w:t>
      </w:r>
      <w:r w:rsidR="001E79C5" w:rsidRPr="00467570">
        <w:t xml:space="preserve"> crosslink density, </w:t>
      </w:r>
      <w:r w:rsidR="003F6D05" w:rsidRPr="00467570">
        <w:t>sample dimensions, thermal treatment curve and type of pretreatment</w:t>
      </w:r>
      <w:r w:rsidR="00853522">
        <w:t>.</w:t>
      </w:r>
      <w:r w:rsidR="003F6D05" w:rsidRPr="00467570">
        <w:t xml:space="preserve"> </w:t>
      </w:r>
      <w:r w:rsidR="00853522">
        <w:t>The latter</w:t>
      </w:r>
      <w:r w:rsidR="003F6D05" w:rsidRPr="00467570">
        <w:t xml:space="preserve"> refers to any</w:t>
      </w:r>
      <w:r w:rsidR="000F60A7">
        <w:t xml:space="preserve"> additional processing steps</w:t>
      </w:r>
      <w:r w:rsidR="003F6D05" w:rsidRPr="00467570">
        <w:t xml:space="preserve"> </w:t>
      </w:r>
      <w:r w:rsidR="000F60A7">
        <w:t xml:space="preserve">performed before pyrolysis to alter </w:t>
      </w:r>
      <w:r w:rsidR="003F6D05" w:rsidRPr="00467570">
        <w:t>the mesoscale structure of the polymer</w:t>
      </w:r>
      <w:r w:rsidR="00DB08BF">
        <w:t xml:space="preserve"> to be carbonized</w:t>
      </w:r>
      <w:r w:rsidR="003F6D05" w:rsidRPr="00467570">
        <w:t>.</w:t>
      </w:r>
      <w:r w:rsidR="000D1309" w:rsidRPr="00467570">
        <w:t xml:space="preserve"> It is important to note that the profile of properties of the final carbon material must justify the pyrolysis of the </w:t>
      </w:r>
      <w:r w:rsidR="00333B70" w:rsidRPr="00467570">
        <w:t>often-expensive</w:t>
      </w:r>
      <w:r w:rsidR="000D1309" w:rsidRPr="00467570">
        <w:t xml:space="preserve"> synthetic polymers, which</w:t>
      </w:r>
      <w:r w:rsidR="005D4EF9">
        <w:t xml:space="preserve"> </w:t>
      </w:r>
      <w:r w:rsidR="005D4EF9">
        <w:lastRenderedPageBreak/>
        <w:t>typically</w:t>
      </w:r>
      <w:r w:rsidR="000D1309" w:rsidRPr="00467570">
        <w:t xml:space="preserve"> have </w:t>
      </w:r>
      <w:r w:rsidR="007E141B" w:rsidRPr="00467570">
        <w:t>outstanding</w:t>
      </w:r>
      <w:r w:rsidR="000D1309" w:rsidRPr="00467570">
        <w:t xml:space="preserve"> properties of their own.</w:t>
      </w:r>
      <w:r w:rsidR="00846D42" w:rsidRPr="00467570">
        <w:t xml:space="preserve"> For instance,</w:t>
      </w:r>
      <w:r w:rsidR="00C90C4F" w:rsidRPr="00467570">
        <w:t xml:space="preserve"> most synthetic organic polymers</w:t>
      </w:r>
      <w:r w:rsidR="00583B7B">
        <w:t xml:space="preserve"> have either insufficient</w:t>
      </w:r>
      <w:r w:rsidR="00C90C4F" w:rsidRPr="00467570">
        <w:t xml:space="preserve"> redox potentials or </w:t>
      </w:r>
      <w:r w:rsidR="00583B7B">
        <w:t xml:space="preserve">chemical resistance </w:t>
      </w:r>
      <w:r w:rsidR="006038B3">
        <w:t>to be used as photocatalysts</w:t>
      </w:r>
      <w:r w:rsidR="00C85EEF">
        <w:t xml:space="preserve">, </w:t>
      </w:r>
      <w:r w:rsidR="00583B7B">
        <w:t xml:space="preserve">while their </w:t>
      </w:r>
      <w:r w:rsidR="00AC36E5">
        <w:t xml:space="preserve">derivative carbon materials </w:t>
      </w:r>
      <w:r w:rsidR="00FC5E15">
        <w:t>may</w:t>
      </w:r>
      <w:r w:rsidR="00AC36E5">
        <w:t xml:space="preserve"> display </w:t>
      </w:r>
      <w:r w:rsidR="000F6A35">
        <w:t xml:space="preserve">more suitable properties </w:t>
      </w:r>
      <w:r w:rsidR="00B53E25">
        <w:t>for</w:t>
      </w:r>
      <w:r w:rsidR="002D2994">
        <w:t xml:space="preserve"> th</w:t>
      </w:r>
      <w:r w:rsidR="00D90B20">
        <w:t>e</w:t>
      </w:r>
      <w:r w:rsidR="002D2994">
        <w:t xml:space="preserve"> purpose</w:t>
      </w:r>
      <w:r w:rsidR="00C90C4F" w:rsidRPr="00467570">
        <w:t xml:space="preserve">. </w:t>
      </w:r>
    </w:p>
    <w:p w14:paraId="0FF917AE" w14:textId="76CD648F" w:rsidR="003128F3" w:rsidRPr="00467570" w:rsidRDefault="00110253" w:rsidP="003128F3">
      <w:pPr>
        <w:pStyle w:val="Els-body-text"/>
        <w:spacing w:after="240"/>
      </w:pPr>
      <w:r w:rsidRPr="00467570">
        <w:t>It has been known for some time that phenol</w:t>
      </w:r>
      <w:r w:rsidR="00B308C3">
        <w:t>-formaldehyde</w:t>
      </w:r>
      <w:r w:rsidRPr="00467570">
        <w:t xml:space="preserve"> resins are excellent candidate</w:t>
      </w:r>
      <w:r w:rsidR="007127EA">
        <w:t>s</w:t>
      </w:r>
      <w:r w:rsidRPr="00467570">
        <w:t xml:space="preserve"> for the fabrication of glass-like carbon. </w:t>
      </w:r>
      <w:r w:rsidR="00760B86" w:rsidRPr="00467570">
        <w:t>Specifically</w:t>
      </w:r>
      <w:r w:rsidR="00EB2E6A" w:rsidRPr="00467570">
        <w:t>, the so-called SU</w:t>
      </w:r>
      <w:r w:rsidR="004130D2" w:rsidRPr="00467570">
        <w:t>-</w:t>
      </w:r>
      <w:r w:rsidR="00121C7A" w:rsidRPr="00467570">
        <w:t>8</w:t>
      </w:r>
      <w:r w:rsidR="005B5DA6" w:rsidRPr="00467570">
        <w:t xml:space="preserve"> formulation has turned into one of the most popular precursors for the fabrication of electrically conductive </w:t>
      </w:r>
      <w:r w:rsidR="004F1C76">
        <w:t xml:space="preserve">glass-like </w:t>
      </w:r>
      <w:r w:rsidR="005B5DA6" w:rsidRPr="00467570">
        <w:t>carbon materials with outstanding aspect ratios</w:t>
      </w:r>
      <w:r w:rsidR="00441D61">
        <w:t xml:space="preserve"> [12-13]</w:t>
      </w:r>
      <w:r w:rsidR="005B5DA6" w:rsidRPr="00467570">
        <w:t xml:space="preserve">. Yet, the precise mechanism </w:t>
      </w:r>
      <w:r w:rsidR="00760B86" w:rsidRPr="00467570">
        <w:t>behind why and</w:t>
      </w:r>
      <w:r w:rsidR="005B5DA6" w:rsidRPr="00467570">
        <w:t xml:space="preserve"> how this </w:t>
      </w:r>
      <w:r w:rsidR="00BE24BB">
        <w:t xml:space="preserve">particular </w:t>
      </w:r>
      <w:r w:rsidR="005B5DA6" w:rsidRPr="00467570">
        <w:t xml:space="preserve">formulation </w:t>
      </w:r>
      <w:r w:rsidR="009662BE" w:rsidRPr="00467570">
        <w:t xml:space="preserve">can form carbon materials with </w:t>
      </w:r>
      <w:r w:rsidR="007D6FC8">
        <w:t>such a</w:t>
      </w:r>
      <w:r w:rsidR="009662BE" w:rsidRPr="00467570">
        <w:t xml:space="preserve"> unique set of properties</w:t>
      </w:r>
      <w:r w:rsidR="005B5DA6" w:rsidRPr="00467570">
        <w:t xml:space="preserve"> </w:t>
      </w:r>
      <w:r w:rsidR="000861F0" w:rsidRPr="00467570">
        <w:t xml:space="preserve">remains </w:t>
      </w:r>
      <w:r w:rsidR="00E3532F">
        <w:t>incomplete</w:t>
      </w:r>
      <w:r w:rsidR="000861F0" w:rsidRPr="00467570">
        <w:t>. The SU</w:t>
      </w:r>
      <w:r w:rsidR="004130D2" w:rsidRPr="00467570">
        <w:t>-</w:t>
      </w:r>
      <w:r w:rsidR="005B5DA6" w:rsidRPr="00467570">
        <w:t>8 formulation</w:t>
      </w:r>
      <w:r w:rsidR="00C35CEB" w:rsidRPr="00467570">
        <w:t xml:space="preserve"> remains bound to</w:t>
      </w:r>
      <w:r w:rsidR="004C28E0">
        <w:t xml:space="preserve"> </w:t>
      </w:r>
      <w:r w:rsidR="00106FA8">
        <w:t xml:space="preserve">a certain degree of </w:t>
      </w:r>
      <w:r w:rsidR="004C28E0">
        <w:t>industrial secrecy</w:t>
      </w:r>
      <w:r w:rsidR="00C35CEB" w:rsidRPr="00467570">
        <w:t xml:space="preserve">, which complicates its analysis. From what can be discerned from the available information, it </w:t>
      </w:r>
      <w:r w:rsidR="005B5DA6" w:rsidRPr="00467570">
        <w:t>contains an oligomer</w:t>
      </w:r>
      <w:r w:rsidR="0025392C">
        <w:t xml:space="preserve"> called</w:t>
      </w:r>
      <w:r w:rsidR="005B5DA6" w:rsidRPr="00467570">
        <w:t xml:space="preserve"> Bis-phenol A Novolac Epoxy (BPNE) </w:t>
      </w:r>
      <w:r w:rsidR="0025392C">
        <w:t xml:space="preserve">and </w:t>
      </w:r>
      <w:r w:rsidR="005B5DA6" w:rsidRPr="00467570">
        <w:t>based on a number (n) of bisphenol units with (2n) pendant epox</w:t>
      </w:r>
      <w:r w:rsidR="007E18C9" w:rsidRPr="00467570">
        <w:t>ide</w:t>
      </w:r>
      <w:r w:rsidR="005B5DA6" w:rsidRPr="00467570">
        <w:t xml:space="preserve"> groups </w:t>
      </w:r>
      <w:r w:rsidR="00A77CB5">
        <w:t>susceptible to</w:t>
      </w:r>
      <w:r w:rsidR="005B5DA6" w:rsidRPr="00467570">
        <w:t xml:space="preserve"> cationic polymerization</w:t>
      </w:r>
      <w:r w:rsidR="00915560">
        <w:t>.</w:t>
      </w:r>
      <w:r w:rsidR="00D62164">
        <w:t xml:space="preserve"> The </w:t>
      </w:r>
      <w:r w:rsidR="008A03E8">
        <w:t>number of repeating units</w:t>
      </w:r>
      <w:r w:rsidR="00E3532F">
        <w:t xml:space="preserve"> is</w:t>
      </w:r>
      <w:r w:rsidR="008A03E8">
        <w:t xml:space="preserve"> eight</w:t>
      </w:r>
      <w:r w:rsidR="0025392C">
        <w:t xml:space="preserve"> in the standard commercial formulations</w:t>
      </w:r>
      <w:r w:rsidR="008A03E8">
        <w:t xml:space="preserve">, but </w:t>
      </w:r>
      <w:r w:rsidR="00E3532F">
        <w:t>the polydispersity is not reported</w:t>
      </w:r>
      <w:r w:rsidR="008A03E8">
        <w:t>.</w:t>
      </w:r>
      <w:r w:rsidR="00915560">
        <w:t xml:space="preserve"> </w:t>
      </w:r>
      <w:r w:rsidR="002D008B">
        <w:t>The chain growth polymerization</w:t>
      </w:r>
      <w:r w:rsidR="003E26C3">
        <w:t xml:space="preserve"> of this prepolymer</w:t>
      </w:r>
      <w:r w:rsidR="005B5DA6" w:rsidRPr="00467570">
        <w:t xml:space="preserve"> </w:t>
      </w:r>
      <w:r w:rsidR="00055414">
        <w:t xml:space="preserve">is </w:t>
      </w:r>
      <w:r w:rsidR="002D008B">
        <w:t>typically initiated by an</w:t>
      </w:r>
      <w:r w:rsidR="000E1426" w:rsidRPr="00467570">
        <w:t xml:space="preserve"> acid </w:t>
      </w:r>
      <w:r w:rsidR="002D008B">
        <w:t>generator</w:t>
      </w:r>
      <w:r w:rsidR="000E1426" w:rsidRPr="00467570">
        <w:t xml:space="preserve"> activated by</w:t>
      </w:r>
      <w:r w:rsidR="00121C7A" w:rsidRPr="00467570">
        <w:t xml:space="preserve"> either</w:t>
      </w:r>
      <w:r w:rsidR="000E1426" w:rsidRPr="00467570">
        <w:t xml:space="preserve"> thermal or electromagnetic energy</w:t>
      </w:r>
      <w:r w:rsidR="00041A07">
        <w:t>,</w:t>
      </w:r>
      <w:r w:rsidR="002D008B">
        <w:t xml:space="preserve"> </w:t>
      </w:r>
      <w:r w:rsidR="00055414">
        <w:t xml:space="preserve">and </w:t>
      </w:r>
      <w:r w:rsidR="002D008B">
        <w:t>result</w:t>
      </w:r>
      <w:r w:rsidR="00055414">
        <w:t>s</w:t>
      </w:r>
      <w:r w:rsidR="002D008B">
        <w:t xml:space="preserve"> in </w:t>
      </w:r>
      <w:r w:rsidR="00B7453B">
        <w:t xml:space="preserve">the </w:t>
      </w:r>
      <w:r w:rsidR="002D008B">
        <w:t>formation of</w:t>
      </w:r>
      <w:r w:rsidR="009D1402" w:rsidRPr="00467570">
        <w:t xml:space="preserve"> a cross</w:t>
      </w:r>
      <w:r w:rsidR="005B5DA6" w:rsidRPr="00467570">
        <w:t>linked material by ring-opening the epox</w:t>
      </w:r>
      <w:r w:rsidR="00753CBF" w:rsidRPr="00467570">
        <w:t>ide</w:t>
      </w:r>
      <w:r w:rsidR="005B5DA6" w:rsidRPr="00467570">
        <w:t xml:space="preserve"> groups. </w:t>
      </w:r>
      <w:r w:rsidR="00586261">
        <w:t>T</w:t>
      </w:r>
      <w:r w:rsidR="005B5DA6" w:rsidRPr="00467570">
        <w:t xml:space="preserve">he </w:t>
      </w:r>
      <w:r w:rsidR="00B7453B">
        <w:t xml:space="preserve">most popular </w:t>
      </w:r>
      <w:r w:rsidR="005B5DA6" w:rsidRPr="00467570">
        <w:t>photoi</w:t>
      </w:r>
      <w:r w:rsidR="002F7D43" w:rsidRPr="00467570">
        <w:t>nitiator (PI)</w:t>
      </w:r>
      <w:r w:rsidR="00106FA8">
        <w:t>,</w:t>
      </w:r>
      <w:r w:rsidR="000C10E5">
        <w:t xml:space="preserve"> photoacid generator</w:t>
      </w:r>
      <w:r w:rsidR="00106FA8">
        <w:t>,</w:t>
      </w:r>
      <w:r w:rsidR="00586261">
        <w:t xml:space="preserve"> </w:t>
      </w:r>
      <w:r w:rsidR="00B7453B">
        <w:t>for these formulations seems</w:t>
      </w:r>
      <w:r w:rsidR="00586261">
        <w:t xml:space="preserve"> </w:t>
      </w:r>
      <w:r w:rsidR="00B7453B">
        <w:t>to be</w:t>
      </w:r>
      <w:r w:rsidR="000E1426" w:rsidRPr="00467570">
        <w:t xml:space="preserve"> a sulfonium salt,</w:t>
      </w:r>
      <w:r w:rsidR="0014010C" w:rsidRPr="00467570">
        <w:t xml:space="preserve"> </w:t>
      </w:r>
      <w:r w:rsidR="00106FA8">
        <w:t>e.g.</w:t>
      </w:r>
      <w:r w:rsidR="0014010C" w:rsidRPr="00467570">
        <w:t xml:space="preserve"> triarylsulfonium hexafluoroantimonate</w:t>
      </w:r>
      <w:r w:rsidR="00106FA8">
        <w:t xml:space="preserve"> salt</w:t>
      </w:r>
      <w:r w:rsidR="00B7453B">
        <w:t>.</w:t>
      </w:r>
      <w:r w:rsidR="00DB229A">
        <w:t xml:space="preserve"> </w:t>
      </w:r>
      <w:r w:rsidR="00B7453B">
        <w:t xml:space="preserve">The </w:t>
      </w:r>
      <w:r w:rsidR="000B2766">
        <w:t>aforementioned</w:t>
      </w:r>
      <w:r w:rsidR="00A7015C">
        <w:t xml:space="preserve"> PI</w:t>
      </w:r>
      <w:r w:rsidR="003E26C3">
        <w:t xml:space="preserve"> </w:t>
      </w:r>
      <w:r w:rsidR="00DB229A">
        <w:t>produce</w:t>
      </w:r>
      <w:r w:rsidR="00A7015C">
        <w:t>s</w:t>
      </w:r>
      <w:r w:rsidR="00DB229A">
        <w:t xml:space="preserve"> both free radicals and cations upon photolysis</w:t>
      </w:r>
      <w:r w:rsidR="0043588D">
        <w:t xml:space="preserve"> under UV radiation</w:t>
      </w:r>
      <w:r w:rsidR="00DB229A">
        <w:t>.</w:t>
      </w:r>
      <w:r w:rsidR="000E1426" w:rsidRPr="00467570">
        <w:t xml:space="preserve"> </w:t>
      </w:r>
      <w:r w:rsidR="000C10E5">
        <w:t>C</w:t>
      </w:r>
      <w:r w:rsidR="005B5DA6" w:rsidRPr="00467570">
        <w:t>yclopentanone is utilized</w:t>
      </w:r>
      <w:r w:rsidR="0065158C">
        <w:t xml:space="preserve"> as</w:t>
      </w:r>
      <w:r w:rsidR="00E85BB0" w:rsidRPr="00467570">
        <w:t xml:space="preserve"> high</w:t>
      </w:r>
      <w:r w:rsidR="00093B93">
        <w:t>-</w:t>
      </w:r>
      <w:r w:rsidR="00E85BB0" w:rsidRPr="00467570">
        <w:t>volatil</w:t>
      </w:r>
      <w:r w:rsidR="00093B93">
        <w:t>ity</w:t>
      </w:r>
      <w:r w:rsidR="0095651C" w:rsidRPr="00467570">
        <w:t xml:space="preserve"> solvent</w:t>
      </w:r>
      <w:r w:rsidR="0065158C">
        <w:t xml:space="preserve"> enabling the</w:t>
      </w:r>
      <w:r w:rsidR="00121C7A" w:rsidRPr="00467570">
        <w:t xml:space="preserve"> casting of the oligomer/PI/</w:t>
      </w:r>
      <w:r w:rsidR="00F90C10" w:rsidRPr="00467570">
        <w:t>salt</w:t>
      </w:r>
      <w:r w:rsidR="00121C7A" w:rsidRPr="00467570">
        <w:t>s mixture</w:t>
      </w:r>
      <w:r w:rsidR="005B5DA6" w:rsidRPr="00467570">
        <w:t xml:space="preserve"> (Figure </w:t>
      </w:r>
      <w:r w:rsidR="00BA2B3F">
        <w:t>2</w:t>
      </w:r>
      <w:r w:rsidR="005B5DA6" w:rsidRPr="00467570">
        <w:t xml:space="preserve">) </w:t>
      </w:r>
      <w:r w:rsidR="005B5DA6" w:rsidRPr="00467570">
        <w:fldChar w:fldCharType="begin" w:fldLock="1"/>
      </w:r>
      <w:r w:rsidR="002B101A">
        <w:instrText>ADDIN CSL_CITATION {"citationItems":[{"id":"ITEM-1","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1","issue":"12","issued":{"date-parts":[["2005"]]},"page":"J136","title":"Electrical Properties and Shrinkage of Carbonized Photoresist Films and the Implications for Carbon Microelectromechanical Systems Devices in Conductive Media","type":"article-journal","volume":"152"},"uris":["http://www.mendeley.com/documents/?uuid=7c1ed996-df91-4341-9092-67ef826cdf48"]},{"id":"ITEM-2","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2","issued":{"date-parts":[["2014","5"]]},"page":"338-342","title":"Improved conductivity of suspended carbon fibers through integration of C-MEMS and Electro-Mechanical Spinning technologies","type":"article-journal","volume":"71"},"uris":["http://www.mendeley.com/documents/?uuid=3cce0f85-e6c2-4d65-b906-f16b3008f3d0"]},{"id":"ITEM-3","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3","issue":"1","issued":{"date-parts":[["2019","12","26"]]},"page":"38","publisher":"Springer US","title":"Pyrolysis-induced shrinking of three-dimensional structures fabricated by two-photon polymerization: experiment and theoretical model","type":"article-journal","volume":"5"},"uris":["http://www.mendeley.com/documents/?uuid=c12047ae-1886-4245-9a94-5fe187e1d192"]}],"mendeley":{"formattedCitation":"[12–14]","plainTextFormattedCitation":"[12–14]","previouslyFormattedCitation":"[12–14]"},"properties":{"noteIndex":0},"schema":"https://github.com/citation-style-language/schema/raw/master/csl-citation.json"}</w:instrText>
      </w:r>
      <w:r w:rsidR="005B5DA6" w:rsidRPr="00467570">
        <w:fldChar w:fldCharType="separate"/>
      </w:r>
      <w:r w:rsidR="002F1C67" w:rsidRPr="00467570">
        <w:rPr>
          <w:noProof/>
        </w:rPr>
        <w:t>[1</w:t>
      </w:r>
      <w:r w:rsidR="00312247" w:rsidRPr="00467570">
        <w:rPr>
          <w:noProof/>
        </w:rPr>
        <w:t>2</w:t>
      </w:r>
      <w:r w:rsidR="005B5DA6" w:rsidRPr="00467570">
        <w:rPr>
          <w:noProof/>
        </w:rPr>
        <w:t>–14]</w:t>
      </w:r>
      <w:r w:rsidR="005B5DA6" w:rsidRPr="00467570">
        <w:fldChar w:fldCharType="end"/>
      </w:r>
      <w:r w:rsidR="005B5DA6" w:rsidRPr="00467570">
        <w:t xml:space="preserve">. </w:t>
      </w:r>
      <w:r w:rsidR="002F7D43" w:rsidRPr="00467570">
        <w:t>T</w:t>
      </w:r>
      <w:r w:rsidR="005B5DA6" w:rsidRPr="00467570">
        <w:t>h</w:t>
      </w:r>
      <w:r w:rsidR="0043588D">
        <w:t>is</w:t>
      </w:r>
      <w:r w:rsidR="005B5DA6" w:rsidRPr="00467570">
        <w:t xml:space="preserve"> </w:t>
      </w:r>
      <w:r w:rsidR="0043588D">
        <w:t>solvent is</w:t>
      </w:r>
      <w:r w:rsidR="005B5DA6" w:rsidRPr="00467570">
        <w:t xml:space="preserve"> required to ad</w:t>
      </w:r>
      <w:r w:rsidR="000E1426" w:rsidRPr="00467570">
        <w:t xml:space="preserve">just </w:t>
      </w:r>
      <w:r w:rsidR="00355B79" w:rsidRPr="00467570">
        <w:t>the</w:t>
      </w:r>
      <w:r w:rsidR="000E1426" w:rsidRPr="00467570">
        <w:t xml:space="preserve"> viscosity </w:t>
      </w:r>
      <w:r w:rsidR="00CE3988">
        <w:t>to</w:t>
      </w:r>
      <w:r w:rsidR="000E1426" w:rsidRPr="00467570">
        <w:t xml:space="preserve"> facilitate</w:t>
      </w:r>
      <w:r w:rsidR="002F7D43" w:rsidRPr="00467570">
        <w:t xml:space="preserve"> </w:t>
      </w:r>
      <w:r w:rsidR="00CE3988">
        <w:t xml:space="preserve">the </w:t>
      </w:r>
      <w:r w:rsidR="00CE3988" w:rsidRPr="00467570">
        <w:t>casting</w:t>
      </w:r>
      <w:r w:rsidR="00CE3988">
        <w:t>, spin coating</w:t>
      </w:r>
      <w:r w:rsidR="00CE3988" w:rsidRPr="00467570">
        <w:t xml:space="preserve"> or electrospinning</w:t>
      </w:r>
      <w:r w:rsidR="002F7D43" w:rsidRPr="00467570">
        <w:t xml:space="preserve"> of the solid-state oligomer</w:t>
      </w:r>
      <w:r w:rsidR="005B5DA6" w:rsidRPr="00467570">
        <w:t>,</w:t>
      </w:r>
      <w:r w:rsidR="0043588D">
        <w:t xml:space="preserve"> and</w:t>
      </w:r>
      <w:r w:rsidR="005B5DA6" w:rsidRPr="00467570">
        <w:t xml:space="preserve"> is mostly evaporate</w:t>
      </w:r>
      <w:r w:rsidR="00CE3988">
        <w:t>d before pyrolysis</w:t>
      </w:r>
      <w:r w:rsidR="002F7D43" w:rsidRPr="00467570">
        <w:t>. Therefore,</w:t>
      </w:r>
      <w:r w:rsidR="005B5DA6" w:rsidRPr="00467570">
        <w:t xml:space="preserve"> we will refer to our </w:t>
      </w:r>
      <w:r w:rsidR="006065C1" w:rsidRPr="00467570">
        <w:t>carbon source material</w:t>
      </w:r>
      <w:r w:rsidR="005B5DA6" w:rsidRPr="00467570">
        <w:t xml:space="preserve"> as </w:t>
      </w:r>
      <w:r w:rsidR="002F7D43" w:rsidRPr="00467570">
        <w:t xml:space="preserve">simply </w:t>
      </w:r>
      <w:r w:rsidR="005B5DA6" w:rsidRPr="00467570">
        <w:t>Bis-phenol A Novolac Epoxy (BPNE)</w:t>
      </w:r>
      <w:r w:rsidR="001C04A5" w:rsidRPr="00467570">
        <w:t>,</w:t>
      </w:r>
      <w:r w:rsidR="005B5DA6" w:rsidRPr="00467570">
        <w:t xml:space="preserve"> considering that the other </w:t>
      </w:r>
      <w:r w:rsidR="000861F0" w:rsidRPr="00467570">
        <w:t>left-over molecules from the</w:t>
      </w:r>
      <w:r w:rsidR="005B5DA6" w:rsidRPr="00467570">
        <w:t xml:space="preserve"> formulation</w:t>
      </w:r>
      <w:r w:rsidR="003D6D7C" w:rsidRPr="00467570">
        <w:t xml:space="preserve">, PI and salt </w:t>
      </w:r>
      <w:r w:rsidR="00CF098C" w:rsidRPr="00467570">
        <w:t>additives</w:t>
      </w:r>
      <w:r w:rsidR="002F7D43" w:rsidRPr="00467570">
        <w:t xml:space="preserve">, </w:t>
      </w:r>
      <w:r w:rsidR="005B5DA6" w:rsidRPr="00467570">
        <w:t xml:space="preserve">are present in relatively </w:t>
      </w:r>
      <w:r w:rsidR="00106FA8">
        <w:t xml:space="preserve">such </w:t>
      </w:r>
      <w:r w:rsidR="005B5DA6" w:rsidRPr="00467570">
        <w:t>low quantitie</w:t>
      </w:r>
      <w:r w:rsidR="006E6A0A">
        <w:t>s</w:t>
      </w:r>
      <w:r w:rsidR="00FF5B7F">
        <w:t xml:space="preserve"> </w:t>
      </w:r>
      <w:r w:rsidR="006E6A0A">
        <w:t xml:space="preserve">that </w:t>
      </w:r>
      <w:r w:rsidR="00106FA8">
        <w:t>their contribution towards</w:t>
      </w:r>
      <w:r w:rsidR="005B5DA6" w:rsidRPr="00467570">
        <w:t xml:space="preserve"> the properties of the </w:t>
      </w:r>
      <w:r w:rsidR="00121C7A" w:rsidRPr="00467570">
        <w:t>pyrolytic carbon</w:t>
      </w:r>
      <w:r w:rsidR="005B5DA6" w:rsidRPr="00467570">
        <w:t xml:space="preserve"> material</w:t>
      </w:r>
      <w:r w:rsidR="00106FA8">
        <w:t xml:space="preserve"> is small</w:t>
      </w:r>
      <w:r w:rsidR="005B5DA6" w:rsidRPr="00467570">
        <w:t xml:space="preserve">. </w:t>
      </w:r>
    </w:p>
    <w:p w14:paraId="620E2AAD" w14:textId="13C2B47D" w:rsidR="003128F3" w:rsidRPr="00467570" w:rsidRDefault="00F42C38" w:rsidP="00DC497F">
      <w:pPr>
        <w:pStyle w:val="Els-body-text"/>
        <w:spacing w:line="240" w:lineRule="auto"/>
        <w:jc w:val="left"/>
        <w:rPr>
          <w:noProof/>
        </w:rPr>
      </w:pPr>
      <w:r>
        <w:rPr>
          <w:noProof/>
        </w:rPr>
        <w:drawing>
          <wp:anchor distT="0" distB="0" distL="114300" distR="114300" simplePos="0" relativeHeight="251663360" behindDoc="0" locked="0" layoutInCell="1" allowOverlap="1" wp14:anchorId="3A28D5A0" wp14:editId="50D281FF">
            <wp:simplePos x="0" y="0"/>
            <wp:positionH relativeFrom="column">
              <wp:posOffset>3908757</wp:posOffset>
            </wp:positionH>
            <wp:positionV relativeFrom="paragraph">
              <wp:posOffset>66040</wp:posOffset>
            </wp:positionV>
            <wp:extent cx="2030095" cy="1727835"/>
            <wp:effectExtent l="0" t="0" r="1905" b="0"/>
            <wp:wrapThrough wrapText="bothSides">
              <wp:wrapPolygon edited="0">
                <wp:start x="19458" y="0"/>
                <wp:lineTo x="5405" y="794"/>
                <wp:lineTo x="4865" y="1111"/>
                <wp:lineTo x="5405" y="2858"/>
                <wp:lineTo x="3784" y="4287"/>
                <wp:lineTo x="3513" y="4763"/>
                <wp:lineTo x="3648" y="5398"/>
                <wp:lineTo x="2432" y="6192"/>
                <wp:lineTo x="1757" y="7144"/>
                <wp:lineTo x="1757" y="7938"/>
                <wp:lineTo x="946" y="9685"/>
                <wp:lineTo x="946" y="10002"/>
                <wp:lineTo x="1486" y="10479"/>
                <wp:lineTo x="541" y="12066"/>
                <wp:lineTo x="135" y="12860"/>
                <wp:lineTo x="0" y="13813"/>
                <wp:lineTo x="676" y="15559"/>
                <wp:lineTo x="270" y="16194"/>
                <wp:lineTo x="405" y="16829"/>
                <wp:lineTo x="1351" y="18099"/>
                <wp:lineTo x="270" y="20004"/>
                <wp:lineTo x="270" y="20481"/>
                <wp:lineTo x="1216" y="21116"/>
                <wp:lineTo x="3108" y="21433"/>
                <wp:lineTo x="5270" y="21433"/>
                <wp:lineTo x="6486" y="21433"/>
                <wp:lineTo x="6351" y="20798"/>
                <wp:lineTo x="13783" y="20639"/>
                <wp:lineTo x="17431" y="19846"/>
                <wp:lineTo x="17296" y="18099"/>
                <wp:lineTo x="21215" y="14606"/>
                <wp:lineTo x="20945" y="13654"/>
                <wp:lineTo x="19053" y="13019"/>
                <wp:lineTo x="16891" y="10479"/>
                <wp:lineTo x="18242" y="7938"/>
                <wp:lineTo x="18647" y="6351"/>
                <wp:lineTo x="18512" y="5398"/>
                <wp:lineTo x="19323" y="5398"/>
                <wp:lineTo x="19593" y="4287"/>
                <wp:lineTo x="19188" y="2858"/>
                <wp:lineTo x="21485" y="1905"/>
                <wp:lineTo x="21485" y="1270"/>
                <wp:lineTo x="20269" y="0"/>
                <wp:lineTo x="19458"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1.png"/>
                    <pic:cNvPicPr/>
                  </pic:nvPicPr>
                  <pic:blipFill rotWithShape="1">
                    <a:blip r:embed="rId9" cstate="print">
                      <a:extLst>
                        <a:ext uri="{28A0092B-C50C-407E-A947-70E740481C1C}">
                          <a14:useLocalDpi xmlns:a14="http://schemas.microsoft.com/office/drawing/2010/main" val="0"/>
                        </a:ext>
                      </a:extLst>
                    </a:blip>
                    <a:srcRect r="65843" b="50083"/>
                    <a:stretch/>
                  </pic:blipFill>
                  <pic:spPr bwMode="auto">
                    <a:xfrm>
                      <a:off x="0" y="0"/>
                      <a:ext cx="2030095" cy="17278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395D5111" wp14:editId="453599BD">
            <wp:simplePos x="0" y="0"/>
            <wp:positionH relativeFrom="column">
              <wp:posOffset>3909060</wp:posOffset>
            </wp:positionH>
            <wp:positionV relativeFrom="paragraph">
              <wp:posOffset>2274378</wp:posOffset>
            </wp:positionV>
            <wp:extent cx="2088515" cy="1800225"/>
            <wp:effectExtent l="0" t="0" r="0" b="3175"/>
            <wp:wrapThrough wrapText="bothSides">
              <wp:wrapPolygon edited="0">
                <wp:start x="0" y="0"/>
                <wp:lineTo x="0" y="21486"/>
                <wp:lineTo x="21410" y="21486"/>
                <wp:lineTo x="21410"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linked SU8.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88515" cy="1800225"/>
                    </a:xfrm>
                    <a:prstGeom prst="rect">
                      <a:avLst/>
                    </a:prstGeom>
                  </pic:spPr>
                </pic:pic>
              </a:graphicData>
            </a:graphic>
            <wp14:sizeRelH relativeFrom="page">
              <wp14:pctWidth>0</wp14:pctWidth>
            </wp14:sizeRelH>
            <wp14:sizeRelV relativeFrom="page">
              <wp14:pctHeight>0</wp14:pctHeight>
            </wp14:sizeRelV>
          </wp:anchor>
        </w:drawing>
      </w:r>
      <w:r w:rsidR="003128F3" w:rsidRPr="00467570">
        <w:rPr>
          <w:noProof/>
        </w:rPr>
        <w:drawing>
          <wp:inline distT="0" distB="0" distL="0" distR="0" wp14:anchorId="051D92F2" wp14:editId="31C72BC2">
            <wp:extent cx="3548543" cy="4202071"/>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3851" cy="4220198"/>
                    </a:xfrm>
                    <a:prstGeom prst="rect">
                      <a:avLst/>
                    </a:prstGeom>
                    <a:noFill/>
                    <a:ln>
                      <a:noFill/>
                    </a:ln>
                  </pic:spPr>
                </pic:pic>
              </a:graphicData>
            </a:graphic>
          </wp:inline>
        </w:drawing>
      </w:r>
    </w:p>
    <w:p w14:paraId="07137195" w14:textId="54E02253" w:rsidR="003128F3" w:rsidRPr="00467570" w:rsidRDefault="003128F3" w:rsidP="00EE78CD">
      <w:pPr>
        <w:pStyle w:val="Els-caption"/>
        <w:jc w:val="center"/>
      </w:pPr>
      <w:r w:rsidRPr="00467570">
        <w:t xml:space="preserve">Figure </w:t>
      </w:r>
      <w:r>
        <w:t>2</w:t>
      </w:r>
      <w:r w:rsidRPr="00467570">
        <w:t xml:space="preserve">. </w:t>
      </w:r>
      <w:r w:rsidR="00686C14">
        <w:t>P</w:t>
      </w:r>
      <w:r w:rsidRPr="00467570">
        <w:t>hotocrosslinking of Bis-phenol A Novolac Epoxy upon exposure to 365 nm light</w:t>
      </w:r>
      <w:r w:rsidR="00686C14">
        <w:t xml:space="preserve"> in the presence of sulfonium salt showing the structures of the </w:t>
      </w:r>
      <w:r w:rsidR="003D02F0">
        <w:t>glycidyl ether</w:t>
      </w:r>
      <w:r w:rsidR="00763824">
        <w:t xml:space="preserve"> based</w:t>
      </w:r>
      <w:r w:rsidR="003D02F0">
        <w:t xml:space="preserve"> </w:t>
      </w:r>
      <w:r w:rsidR="00686C14">
        <w:t>prepolymer before and after the cationic chain-growth polymerization</w:t>
      </w:r>
      <w:r w:rsidR="000C5E47">
        <w:t xml:space="preserve"> on the right</w:t>
      </w:r>
      <w:r w:rsidRPr="00467570">
        <w:t>.</w:t>
      </w:r>
    </w:p>
    <w:p w14:paraId="04BB1F80" w14:textId="2F97D494" w:rsidR="00BC4E72" w:rsidRPr="00467570" w:rsidRDefault="00582D0C" w:rsidP="00BC4E72">
      <w:pPr>
        <w:pStyle w:val="Els-body-text"/>
        <w:spacing w:after="240"/>
      </w:pPr>
      <w:r>
        <w:lastRenderedPageBreak/>
        <w:t>While p</w:t>
      </w:r>
      <w:r w:rsidR="00EC5372">
        <w:t>olymer</w:t>
      </w:r>
      <w:r>
        <w:t>s, such as crosslinked BPNE,</w:t>
      </w:r>
      <w:r w:rsidR="00662593">
        <w:t xml:space="preserve"> yield glass-like carbon,</w:t>
      </w:r>
      <w:r w:rsidR="0062462C">
        <w:t xml:space="preserve"> some of the latest efforts have</w:t>
      </w:r>
      <w:r w:rsidR="00121A6E">
        <w:t xml:space="preserve"> centered around</w:t>
      </w:r>
      <w:r w:rsidR="0062462C">
        <w:t xml:space="preserve"> the possibility of</w:t>
      </w:r>
      <w:r w:rsidR="00E70388">
        <w:t xml:space="preserve"> giving</w:t>
      </w:r>
      <w:r>
        <w:t xml:space="preserve"> them slightly more graphitic</w:t>
      </w:r>
      <w:r w:rsidR="00E70388">
        <w:t xml:space="preserve"> characteristics</w:t>
      </w:r>
      <w:r w:rsidR="00C4068F">
        <w:t xml:space="preserve"> by modifying the standard MEMS fabrication method</w:t>
      </w:r>
      <w:r w:rsidR="0062462C">
        <w:t xml:space="preserve">. </w:t>
      </w:r>
      <w:r w:rsidR="00BC4E72" w:rsidRPr="00E01BDE">
        <w:t>Cardenas-Benitez</w:t>
      </w:r>
      <w:r w:rsidR="00446156" w:rsidRPr="00E01BDE">
        <w:t xml:space="preserve"> and coworkers</w:t>
      </w:r>
      <w:r w:rsidR="00BC4E72" w:rsidRPr="00E01BDE">
        <w:t xml:space="preserve"> proposed that </w:t>
      </w:r>
      <w:r w:rsidR="00F75571" w:rsidRPr="00E01BDE">
        <w:t xml:space="preserve">internal </w:t>
      </w:r>
      <w:r w:rsidR="00BC4E72" w:rsidRPr="00E01BDE">
        <w:t>mechanical forces</w:t>
      </w:r>
      <w:r w:rsidR="00C4068F" w:rsidRPr="00E01BDE">
        <w:t xml:space="preserve"> related to </w:t>
      </w:r>
      <w:r w:rsidR="00244F43" w:rsidRPr="00E01BDE">
        <w:t>the</w:t>
      </w:r>
      <w:r w:rsidR="00874E0E" w:rsidRPr="00E01BDE">
        <w:t xml:space="preserve"> pyrolysis-induced </w:t>
      </w:r>
      <w:r w:rsidR="00244F43" w:rsidRPr="00E01BDE">
        <w:t xml:space="preserve"> </w:t>
      </w:r>
      <w:r w:rsidR="00C4068F" w:rsidRPr="00E01BDE">
        <w:t>shrinkage</w:t>
      </w:r>
      <w:r w:rsidR="00244F43" w:rsidRPr="00E01BDE">
        <w:t xml:space="preserve"> of </w:t>
      </w:r>
      <w:r w:rsidR="00760C46" w:rsidRPr="00E01BDE">
        <w:t xml:space="preserve">photocrosslinked BPNE </w:t>
      </w:r>
      <w:r w:rsidR="002622BD" w:rsidRPr="00E01BDE">
        <w:t>micro</w:t>
      </w:r>
      <w:r w:rsidR="00760C46" w:rsidRPr="00E01BDE">
        <w:t>wires suspended between BPNE posts</w:t>
      </w:r>
      <w:r w:rsidR="00874E0E" w:rsidRPr="00E01BDE">
        <w:t xml:space="preserve"> </w:t>
      </w:r>
      <w:r w:rsidR="00A83DD9">
        <w:t>are responsible for the</w:t>
      </w:r>
      <w:r w:rsidR="00874E0E" w:rsidRPr="00E01BDE">
        <w:t xml:space="preserve"> substantial </w:t>
      </w:r>
      <w:r w:rsidR="006F142B">
        <w:t>shrinkage, deformation and buckling of suspended fibers</w:t>
      </w:r>
      <w:r w:rsidR="009C0397" w:rsidRPr="00E01BDE">
        <w:t xml:space="preserve"> </w:t>
      </w:r>
      <w:r w:rsidR="009C0397" w:rsidRPr="00E01BDE">
        <w:fldChar w:fldCharType="begin" w:fldLock="1"/>
      </w:r>
      <w:r w:rsidR="002B101A" w:rsidRPr="00E01BDE">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12","26"]]},"page":"38","publisher":"Springer US","title":"Pyrolysis-induced shrinking of three-dimensional structures fabricated by two-photon polymerization: experiment and theoretical model","type":"article-journal","volume":"5"},"uris":["http://www.mendeley.com/documents/?uuid=c12047ae-1886-4245-9a94-5fe187e1d192"]}],"mendeley":{"formattedCitation":"[12]","plainTextFormattedCitation":"[12]","previouslyFormattedCitation":"[12]"},"properties":{"noteIndex":0},"schema":"https://github.com/citation-style-language/schema/raw/master/csl-citation.json"}</w:instrText>
      </w:r>
      <w:r w:rsidR="009C0397" w:rsidRPr="00E01BDE">
        <w:fldChar w:fldCharType="separate"/>
      </w:r>
      <w:r w:rsidR="009C0397" w:rsidRPr="00E01BDE">
        <w:rPr>
          <w:noProof/>
        </w:rPr>
        <w:t>[12]</w:t>
      </w:r>
      <w:r w:rsidR="009C0397" w:rsidRPr="00E01BDE">
        <w:fldChar w:fldCharType="end"/>
      </w:r>
      <w:r w:rsidR="00BC4E72" w:rsidRPr="00E01BDE">
        <w:t>.</w:t>
      </w:r>
      <w:r w:rsidR="00BC4E72" w:rsidRPr="00446156">
        <w:t xml:space="preserve"> </w:t>
      </w:r>
      <w:r w:rsidR="00BC4E72" w:rsidRPr="00467570">
        <w:t xml:space="preserve">The study showed that the structures shrank </w:t>
      </w:r>
      <w:r w:rsidR="00370882">
        <w:t>up to</w:t>
      </w:r>
      <w:r w:rsidR="00BC4E72" w:rsidRPr="00467570">
        <w:t xml:space="preserve"> 70% of their </w:t>
      </w:r>
      <w:r w:rsidR="00370882">
        <w:t>pre-pyrolysis</w:t>
      </w:r>
      <w:r w:rsidR="00BC4E72" w:rsidRPr="00467570">
        <w:t xml:space="preserve"> size</w:t>
      </w:r>
      <w:r w:rsidR="008F3743">
        <w:t>, which is typical in the formation of glass-like carbon</w:t>
      </w:r>
      <w:r w:rsidR="00BC4E72" w:rsidRPr="00467570">
        <w:t xml:space="preserve">. Canton et al. </w:t>
      </w:r>
      <w:r w:rsidR="00BC4E72" w:rsidRPr="00467570">
        <w:fldChar w:fldCharType="begin" w:fldLock="1"/>
      </w:r>
      <w:r w:rsidR="002B101A">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3cce0f85-e6c2-4d65-b906-f16b3008f3d0"]}],"mendeley":{"formattedCitation":"[14]","plainTextFormattedCitation":"[14]","previouslyFormattedCitation":"[14]"},"properties":{"noteIndex":0},"schema":"https://github.com/citation-style-language/schema/raw/master/csl-citation.json"}</w:instrText>
      </w:r>
      <w:r w:rsidR="00BC4E72" w:rsidRPr="00467570">
        <w:fldChar w:fldCharType="separate"/>
      </w:r>
      <w:r w:rsidR="00BC4E72" w:rsidRPr="00467570">
        <w:rPr>
          <w:noProof/>
        </w:rPr>
        <w:t>[14]</w:t>
      </w:r>
      <w:r w:rsidR="00BC4E72" w:rsidRPr="00467570">
        <w:fldChar w:fldCharType="end"/>
      </w:r>
      <w:r w:rsidR="00BC4E72" w:rsidRPr="00467570">
        <w:t xml:space="preserve"> deposited BPNE fibers over BPNE</w:t>
      </w:r>
      <w:r w:rsidR="003F7747" w:rsidRPr="00467570">
        <w:t xml:space="preserve"> posts to form monolithic </w:t>
      </w:r>
      <w:r w:rsidR="003535FA">
        <w:t>micro</w:t>
      </w:r>
      <w:r w:rsidR="00BC4E72" w:rsidRPr="00467570">
        <w:t>structures</w:t>
      </w:r>
      <w:r w:rsidR="006C53FF" w:rsidRPr="00467570">
        <w:t xml:space="preserve">, where the shrinkage and elongation of </w:t>
      </w:r>
      <w:r w:rsidR="00370882">
        <w:t xml:space="preserve">the </w:t>
      </w:r>
      <w:r w:rsidR="006C53FF" w:rsidRPr="00467570">
        <w:t xml:space="preserve">suspended </w:t>
      </w:r>
      <w:r w:rsidR="00370882">
        <w:t>micro</w:t>
      </w:r>
      <w:r w:rsidR="006C53FF" w:rsidRPr="00467570">
        <w:t xml:space="preserve">fibers during pyrolysis appears to </w:t>
      </w:r>
      <w:r w:rsidR="007C387B">
        <w:t xml:space="preserve">have </w:t>
      </w:r>
      <w:r w:rsidR="006C53FF" w:rsidRPr="00467570">
        <w:t>influence</w:t>
      </w:r>
      <w:r w:rsidR="007C387B">
        <w:t>d</w:t>
      </w:r>
      <w:r w:rsidR="006C53FF" w:rsidRPr="00467570">
        <w:t xml:space="preserve"> the final electrical properties. </w:t>
      </w:r>
      <w:r w:rsidR="00BC4E72" w:rsidRPr="00467570">
        <w:t xml:space="preserve">As the </w:t>
      </w:r>
      <w:r w:rsidR="00121A6E">
        <w:t>posts</w:t>
      </w:r>
      <w:r w:rsidR="00BC4E72" w:rsidRPr="00467570">
        <w:t xml:space="preserve"> shrink during pyrolysis, </w:t>
      </w:r>
      <w:r w:rsidR="00121A6E">
        <w:t xml:space="preserve">the </w:t>
      </w:r>
      <w:r w:rsidR="00BC4E72" w:rsidRPr="00467570">
        <w:t xml:space="preserve">shrinkage-induced internal forces </w:t>
      </w:r>
      <w:r w:rsidR="00E60706" w:rsidRPr="00467570">
        <w:t xml:space="preserve">seem to </w:t>
      </w:r>
      <w:r w:rsidR="00BC4E72" w:rsidRPr="00467570">
        <w:t>result in the</w:t>
      </w:r>
      <w:r w:rsidR="00370882">
        <w:t xml:space="preserve"> buckling</w:t>
      </w:r>
      <w:r w:rsidR="00BC4E72" w:rsidRPr="00467570">
        <w:t xml:space="preserve"> of the suspended fibers. Evidence appears to suggest that the electrical conductivity increases when fibers are elongated and stretched as the diameter decrease</w:t>
      </w:r>
      <w:r w:rsidR="006323FC" w:rsidRPr="00467570">
        <w:t>s</w:t>
      </w:r>
      <w:r w:rsidR="00121A6E">
        <w:t xml:space="preserve"> during</w:t>
      </w:r>
      <w:r w:rsidR="00BC4E72" w:rsidRPr="00467570">
        <w:t xml:space="preserve"> free-volume loss </w:t>
      </w:r>
      <w:r w:rsidR="00BC4E72" w:rsidRPr="00467570">
        <w:fldChar w:fldCharType="begin" w:fldLock="1"/>
      </w:r>
      <w:r w:rsidR="002B101A">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3cce0f85-e6c2-4d65-b906-f16b3008f3d0"]}],"mendeley":{"formattedCitation":"[14]","plainTextFormattedCitation":"[14]","previouslyFormattedCitation":"[14]"},"properties":{"noteIndex":0},"schema":"https://github.com/citation-style-language/schema/raw/master/csl-citation.json"}</w:instrText>
      </w:r>
      <w:r w:rsidR="00BC4E72" w:rsidRPr="00467570">
        <w:fldChar w:fldCharType="separate"/>
      </w:r>
      <w:r w:rsidR="00BC4E72" w:rsidRPr="00467570">
        <w:rPr>
          <w:noProof/>
        </w:rPr>
        <w:t>[14]</w:t>
      </w:r>
      <w:r w:rsidR="00BC4E72" w:rsidRPr="00467570">
        <w:fldChar w:fldCharType="end"/>
      </w:r>
      <w:r w:rsidR="00BC4E72" w:rsidRPr="00467570">
        <w:t>.</w:t>
      </w:r>
      <w:r w:rsidR="00E60706" w:rsidRPr="00467570">
        <w:t xml:space="preserve"> These observations</w:t>
      </w:r>
      <w:r w:rsidR="00BC4E72" w:rsidRPr="00467570">
        <w:t xml:space="preserve"> </w:t>
      </w:r>
      <w:r w:rsidR="00244F43">
        <w:t>were the seed</w:t>
      </w:r>
      <w:r w:rsidR="00BC4E72" w:rsidRPr="00467570">
        <w:t xml:space="preserve"> </w:t>
      </w:r>
      <w:r w:rsidR="00244F43">
        <w:t>of our hypothesis</w:t>
      </w:r>
      <w:r w:rsidR="00BC4E72" w:rsidRPr="00467570">
        <w:t xml:space="preserve"> that one could increase the </w:t>
      </w:r>
      <w:r w:rsidR="004C54E8" w:rsidRPr="00467570">
        <w:t>graphitization in</w:t>
      </w:r>
      <w:r w:rsidR="00BC4E72" w:rsidRPr="00467570">
        <w:t xml:space="preserve"> BPNE-derived carbon materials by </w:t>
      </w:r>
      <w:r w:rsidR="00B61445" w:rsidRPr="00467570">
        <w:t>straining</w:t>
      </w:r>
      <w:r w:rsidR="00175053" w:rsidRPr="00467570">
        <w:t xml:space="preserve"> </w:t>
      </w:r>
      <w:r w:rsidR="004C54E8" w:rsidRPr="00467570">
        <w:t>the uncured BPNE just before crosslinking the multifunctional epox</w:t>
      </w:r>
      <w:r w:rsidR="00753CBF" w:rsidRPr="00467570">
        <w:t>ide</w:t>
      </w:r>
      <w:r w:rsidR="004C54E8" w:rsidRPr="00467570">
        <w:t xml:space="preserve"> into </w:t>
      </w:r>
      <w:r w:rsidR="00121A6E">
        <w:t>the</w:t>
      </w:r>
      <w:r w:rsidR="00175053" w:rsidRPr="00467570">
        <w:t xml:space="preserve"> </w:t>
      </w:r>
      <w:r w:rsidR="004C54E8" w:rsidRPr="00467570">
        <w:t>thermoset</w:t>
      </w:r>
      <w:r w:rsidR="00121A6E">
        <w:t>ting</w:t>
      </w:r>
      <w:r w:rsidR="004C54E8" w:rsidRPr="00467570">
        <w:t xml:space="preserve"> </w:t>
      </w:r>
      <w:r w:rsidR="00175053" w:rsidRPr="00467570">
        <w:t>polymer network to be</w:t>
      </w:r>
      <w:r w:rsidR="00BC4E72" w:rsidRPr="00467570">
        <w:t xml:space="preserve"> </w:t>
      </w:r>
      <w:r w:rsidR="00175053" w:rsidRPr="00467570">
        <w:t>pyrolyzed. However, it can be reasonably</w:t>
      </w:r>
      <w:r w:rsidR="00BC4E72" w:rsidRPr="00467570">
        <w:t xml:space="preserve"> expect</w:t>
      </w:r>
      <w:r w:rsidR="00175053" w:rsidRPr="00467570">
        <w:t>ed</w:t>
      </w:r>
      <w:r w:rsidR="00BC4E72" w:rsidRPr="00467570">
        <w:t xml:space="preserve"> that proving this hypothesis </w:t>
      </w:r>
      <w:r w:rsidR="004C54E8" w:rsidRPr="00467570">
        <w:t xml:space="preserve">on the suspended </w:t>
      </w:r>
      <w:r w:rsidR="002622BD">
        <w:t>micro</w:t>
      </w:r>
      <w:r w:rsidR="004C54E8" w:rsidRPr="00467570">
        <w:t xml:space="preserve">wires </w:t>
      </w:r>
      <w:r w:rsidR="00175053" w:rsidRPr="00467570">
        <w:t>fabricated by Cardenas-Benitez and coworkers</w:t>
      </w:r>
      <w:r w:rsidR="00BC4E72" w:rsidRPr="00467570">
        <w:t xml:space="preserve"> will be a remarkable experimental challenge considering the </w:t>
      </w:r>
      <w:r w:rsidR="00287E4C">
        <w:t>geometry</w:t>
      </w:r>
      <w:r w:rsidR="00BC4E72" w:rsidRPr="00467570">
        <w:t xml:space="preserve"> and the precision </w:t>
      </w:r>
      <w:r w:rsidR="00121A6E">
        <w:t>required</w:t>
      </w:r>
      <w:r w:rsidR="004C54E8" w:rsidRPr="00467570">
        <w:t xml:space="preserve"> to controllably stress </w:t>
      </w:r>
      <w:r w:rsidR="00BC4E72" w:rsidRPr="00467570">
        <w:t xml:space="preserve">the </w:t>
      </w:r>
      <w:r w:rsidR="004C54E8" w:rsidRPr="00467570">
        <w:t>precursor material</w:t>
      </w:r>
      <w:r w:rsidR="00BC4E72" w:rsidRPr="00467570">
        <w:t xml:space="preserve"> at such scales. This</w:t>
      </w:r>
      <w:r w:rsidR="00CB61AA">
        <w:t xml:space="preserve"> led us</w:t>
      </w:r>
      <w:r w:rsidR="004B344C" w:rsidRPr="00467570">
        <w:t xml:space="preserve"> </w:t>
      </w:r>
      <w:r w:rsidR="00CB61AA">
        <w:t xml:space="preserve">to propose </w:t>
      </w:r>
      <w:r w:rsidR="004B344C" w:rsidRPr="00467570">
        <w:t>the present</w:t>
      </w:r>
      <w:r w:rsidR="00B61445" w:rsidRPr="00467570">
        <w:t xml:space="preserve"> proof-of-concept</w:t>
      </w:r>
      <w:r w:rsidR="004B344C" w:rsidRPr="00467570">
        <w:t xml:space="preserve"> investigation</w:t>
      </w:r>
      <w:r w:rsidR="00231090">
        <w:t xml:space="preserve"> of</w:t>
      </w:r>
      <w:r w:rsidR="00BC4E72" w:rsidRPr="00467570">
        <w:t xml:space="preserve"> the possibility of </w:t>
      </w:r>
      <w:r w:rsidR="00264AD5">
        <w:t>altering</w:t>
      </w:r>
      <w:r w:rsidR="00BC4E72" w:rsidRPr="00467570">
        <w:t xml:space="preserve"> the electrical </w:t>
      </w:r>
      <w:r w:rsidR="004C54E8" w:rsidRPr="00467570">
        <w:t xml:space="preserve">conductivity of </w:t>
      </w:r>
      <w:r w:rsidR="00264AD5">
        <w:t xml:space="preserve">carbon materials derived from BPNE in the form of </w:t>
      </w:r>
      <w:r w:rsidR="004C54E8" w:rsidRPr="00467570">
        <w:t>millimetric sheets</w:t>
      </w:r>
      <w:r w:rsidR="00264AD5">
        <w:t xml:space="preserve"> instead of </w:t>
      </w:r>
      <w:r w:rsidR="004A291F">
        <w:t>micro</w:t>
      </w:r>
      <w:r w:rsidR="00264AD5">
        <w:t>structures, as these can be more easily</w:t>
      </w:r>
      <w:r w:rsidR="004C54E8" w:rsidRPr="00467570">
        <w:t xml:space="preserve"> </w:t>
      </w:r>
      <w:r w:rsidR="00264AD5">
        <w:t>compressed and manipulated</w:t>
      </w:r>
      <w:r w:rsidR="004C54E8" w:rsidRPr="00467570">
        <w:t xml:space="preserve"> before</w:t>
      </w:r>
      <w:r w:rsidR="00BC4E72" w:rsidRPr="00467570">
        <w:t xml:space="preserve"> photocrossli</w:t>
      </w:r>
      <w:r w:rsidR="006D103A" w:rsidRPr="00467570">
        <w:t>nking and pyrolysis</w:t>
      </w:r>
      <w:r w:rsidR="00BC4E72" w:rsidRPr="00467570">
        <w:t>.</w:t>
      </w:r>
    </w:p>
    <w:p w14:paraId="4DCB8E9F" w14:textId="56EF8BEA" w:rsidR="005B5DA6" w:rsidRPr="00467570" w:rsidRDefault="00BF7D51" w:rsidP="00230579">
      <w:pPr>
        <w:pStyle w:val="Els-body-text"/>
        <w:spacing w:after="240"/>
      </w:pPr>
      <w:r>
        <w:t>A few</w:t>
      </w:r>
      <w:r w:rsidR="00430781" w:rsidRPr="00467570">
        <w:t xml:space="preserve"> </w:t>
      </w:r>
      <w:r w:rsidR="005B5DA6" w:rsidRPr="00467570">
        <w:t xml:space="preserve">chemical and physical methods </w:t>
      </w:r>
      <w:r w:rsidR="008B112B" w:rsidRPr="00467570">
        <w:t xml:space="preserve">have been </w:t>
      </w:r>
      <w:r w:rsidR="00430781" w:rsidRPr="00467570">
        <w:t>reported</w:t>
      </w:r>
      <w:r w:rsidR="00C7064A">
        <w:t xml:space="preserve"> for the</w:t>
      </w:r>
      <w:r w:rsidR="00BA0EEF" w:rsidRPr="00467570">
        <w:t xml:space="preserve"> </w:t>
      </w:r>
      <w:r w:rsidR="006C72CC" w:rsidRPr="00467570">
        <w:t>produc</w:t>
      </w:r>
      <w:r w:rsidR="00C7064A">
        <w:t>tion of</w:t>
      </w:r>
      <w:r w:rsidR="006C72CC" w:rsidRPr="00467570">
        <w:t xml:space="preserve"> </w:t>
      </w:r>
      <w:r w:rsidR="00402488">
        <w:t>glass-like carbon</w:t>
      </w:r>
      <w:r w:rsidR="006C72CC" w:rsidRPr="00467570">
        <w:t xml:space="preserve"> with </w:t>
      </w:r>
      <w:r w:rsidR="00402488">
        <w:t>more</w:t>
      </w:r>
      <w:r w:rsidR="006C72CC" w:rsidRPr="00467570">
        <w:t xml:space="preserve"> gra</w:t>
      </w:r>
      <w:r w:rsidR="00167282" w:rsidRPr="00467570">
        <w:t>ph</w:t>
      </w:r>
      <w:r w:rsidR="006C72CC" w:rsidRPr="00467570">
        <w:t>itic character</w:t>
      </w:r>
      <w:r w:rsidR="00402488">
        <w:t>istics</w:t>
      </w:r>
      <w:r w:rsidR="00167282" w:rsidRPr="00467570">
        <w:t xml:space="preserve"> by purposely altering the </w:t>
      </w:r>
      <w:r w:rsidR="00E06FEA">
        <w:t>mesoscale morphology</w:t>
      </w:r>
      <w:r w:rsidR="003D158D">
        <w:t xml:space="preserve"> of</w:t>
      </w:r>
      <w:r w:rsidR="00C7064A">
        <w:t xml:space="preserve"> </w:t>
      </w:r>
      <w:r w:rsidR="00313482">
        <w:t>macroscopic</w:t>
      </w:r>
      <w:r w:rsidR="00E06FEA">
        <w:t xml:space="preserve"> </w:t>
      </w:r>
      <w:r w:rsidR="00167282" w:rsidRPr="00467570">
        <w:t>polymer</w:t>
      </w:r>
      <w:r w:rsidR="00313482">
        <w:t xml:space="preserve"> samples</w:t>
      </w:r>
      <w:r w:rsidR="00167282" w:rsidRPr="00467570">
        <w:t xml:space="preserve"> </w:t>
      </w:r>
      <w:r w:rsidR="00EB69EA" w:rsidRPr="00467570">
        <w:t>before pyrolysis</w:t>
      </w:r>
      <w:r w:rsidR="006C72CC" w:rsidRPr="00467570">
        <w:t xml:space="preserve"> </w:t>
      </w:r>
      <w:r w:rsidR="005B5DA6" w:rsidRPr="00467570">
        <w:fldChar w:fldCharType="begin" w:fldLock="1"/>
      </w:r>
      <w:r w:rsidR="002B101A">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e7f7b7b1-f26f-4252-a2df-91e47db918fb"]},{"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24f99712-90f2-42ea-a162-a8836351468e"]},{"id":"ITEM-3","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3","issue":"1","issued":{"date-parts":[["2017","12","29"]]},"page":"16551","title":"Graphitizing Non-graphitizable Carbons by Stress-induced Routes","type":"article-journal","volume":"7"},"uris":["http://www.mendeley.com/documents/?uuid=c7d8e80c-833d-43d5-b992-b1d82c75e88c"]},{"id":"ITEM-4","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4","issued":{"date-parts":[["2014","5"]]},"page":"338-342","title":"Improved conductivity of suspended carbon fibers through integration of C-MEMS and Electro-Mechanical Spinning technologies","type":"article-journal","volume":"71"},"uris":["http://www.mendeley.com/documents/?uuid=3cce0f85-e6c2-4d65-b906-f16b3008f3d0"]}],"mendeley":{"formattedCitation":"[14–17]","plainTextFormattedCitation":"[14–17]","previouslyFormattedCitation":"[14–17]"},"properties":{"noteIndex":0},"schema":"https://github.com/citation-style-language/schema/raw/master/csl-citation.json"}</w:instrText>
      </w:r>
      <w:r w:rsidR="005B5DA6" w:rsidRPr="00467570">
        <w:fldChar w:fldCharType="separate"/>
      </w:r>
      <w:r w:rsidR="005B5DA6" w:rsidRPr="00467570">
        <w:rPr>
          <w:noProof/>
        </w:rPr>
        <w:t>[14–17]</w:t>
      </w:r>
      <w:r w:rsidR="005B5DA6" w:rsidRPr="00467570">
        <w:fldChar w:fldCharType="end"/>
      </w:r>
      <w:r w:rsidR="00167282" w:rsidRPr="00467570">
        <w:t>.</w:t>
      </w:r>
      <w:r w:rsidR="005B5DA6" w:rsidRPr="00467570">
        <w:t xml:space="preserve"> </w:t>
      </w:r>
      <w:r w:rsidR="00167282" w:rsidRPr="00467570">
        <w:t xml:space="preserve">Specifically, </w:t>
      </w:r>
      <w:r w:rsidR="00430781" w:rsidRPr="00467570">
        <w:t>t</w:t>
      </w:r>
      <w:r w:rsidR="005B5DA6" w:rsidRPr="00467570">
        <w:t xml:space="preserve">he idea of mechanically compressing </w:t>
      </w:r>
      <w:r w:rsidR="00485B37">
        <w:t>polymers</w:t>
      </w:r>
      <w:r w:rsidR="005B5DA6" w:rsidRPr="00467570">
        <w:t xml:space="preserve"> to increase the crystallinity </w:t>
      </w:r>
      <w:r w:rsidR="00485B37">
        <w:t>before carbonization</w:t>
      </w:r>
      <w:r w:rsidR="00EB69EA" w:rsidRPr="00467570">
        <w:t>,</w:t>
      </w:r>
      <w:r w:rsidR="005B5DA6" w:rsidRPr="00467570">
        <w:t xml:space="preserve"> and </w:t>
      </w:r>
      <w:r w:rsidR="00485B37">
        <w:t xml:space="preserve">produce a carbon material with a higher </w:t>
      </w:r>
      <w:r w:rsidR="005B5DA6" w:rsidRPr="00467570">
        <w:t>electrical conductivity</w:t>
      </w:r>
      <w:r w:rsidR="002466A0">
        <w:t>,</w:t>
      </w:r>
      <w:r w:rsidR="00230579" w:rsidRPr="00467570">
        <w:t xml:space="preserve"> was successfully employed</w:t>
      </w:r>
      <w:r w:rsidR="005B5DA6" w:rsidRPr="00467570">
        <w:t xml:space="preserve"> </w:t>
      </w:r>
      <w:r w:rsidR="00230579" w:rsidRPr="00467570">
        <w:t>by Ghazinejad and coworkers</w:t>
      </w:r>
      <w:r w:rsidR="005B5DA6" w:rsidRPr="00467570">
        <w:t xml:space="preserve"> </w:t>
      </w:r>
      <w:r w:rsidR="005B5DA6" w:rsidRPr="00467570">
        <w:fldChar w:fldCharType="begin" w:fldLock="1"/>
      </w:r>
      <w:r w:rsidR="002B101A">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c7d8e80c-833d-43d5-b992-b1d82c75e88c"]}],"mendeley":{"formattedCitation":"[17]","plainTextFormattedCitation":"[17]","previouslyFormattedCitation":"[17]"},"properties":{"noteIndex":0},"schema":"https://github.com/citation-style-language/schema/raw/master/csl-citation.json"}</w:instrText>
      </w:r>
      <w:r w:rsidR="005B5DA6" w:rsidRPr="00467570">
        <w:fldChar w:fldCharType="separate"/>
      </w:r>
      <w:r w:rsidR="005B5DA6" w:rsidRPr="00467570">
        <w:rPr>
          <w:noProof/>
        </w:rPr>
        <w:t>[17]</w:t>
      </w:r>
      <w:r w:rsidR="005B5DA6" w:rsidRPr="00467570">
        <w:fldChar w:fldCharType="end"/>
      </w:r>
      <w:r w:rsidR="00230579" w:rsidRPr="00467570">
        <w:t>.</w:t>
      </w:r>
      <w:r w:rsidR="005B5DA6" w:rsidRPr="00467570">
        <w:t xml:space="preserve"> </w:t>
      </w:r>
      <w:r w:rsidR="00230579" w:rsidRPr="00467570">
        <w:t>In th</w:t>
      </w:r>
      <w:r w:rsidR="00C70F9D" w:rsidRPr="00467570">
        <w:t>at</w:t>
      </w:r>
      <w:r w:rsidR="00230579" w:rsidRPr="00467570">
        <w:t xml:space="preserve"> case, t</w:t>
      </w:r>
      <w:r w:rsidR="005B5DA6" w:rsidRPr="00467570">
        <w:t xml:space="preserve">he effect of compression and tension on the degree of graphitization and molecular alignment of </w:t>
      </w:r>
      <w:r w:rsidR="000B5A3A">
        <w:t xml:space="preserve">mats of </w:t>
      </w:r>
      <w:r w:rsidR="005B5DA6" w:rsidRPr="00467570">
        <w:t>polyacrylonitrile (PAN) fibers</w:t>
      </w:r>
      <w:r w:rsidR="00230579" w:rsidRPr="00467570">
        <w:t xml:space="preserve"> was investigated</w:t>
      </w:r>
      <w:r w:rsidR="005B5DA6" w:rsidRPr="00467570">
        <w:t xml:space="preserve">. </w:t>
      </w:r>
      <w:r w:rsidR="00B633FC" w:rsidRPr="00467570">
        <w:t>The</w:t>
      </w:r>
      <w:r w:rsidR="005B5DA6" w:rsidRPr="00467570">
        <w:t xml:space="preserve"> </w:t>
      </w:r>
      <w:r w:rsidR="00B633FC" w:rsidRPr="00467570">
        <w:t xml:space="preserve">forces involved in </w:t>
      </w:r>
      <w:r w:rsidR="000B5A3A">
        <w:t>far-field</w:t>
      </w:r>
      <w:r w:rsidR="00B633FC" w:rsidRPr="00467570">
        <w:t xml:space="preserve"> </w:t>
      </w:r>
      <w:r w:rsidR="005B5DA6" w:rsidRPr="00467570">
        <w:t>electrospinning</w:t>
      </w:r>
      <w:r w:rsidR="00753CF3">
        <w:t xml:space="preserve"> using</w:t>
      </w:r>
      <w:r w:rsidR="00B633FC" w:rsidRPr="00467570">
        <w:t xml:space="preserve"> carbon nanotubes as templating agents</w:t>
      </w:r>
      <w:r w:rsidR="003C536A">
        <w:t xml:space="preserve"> contributed</w:t>
      </w:r>
      <w:r w:rsidR="005B5DA6" w:rsidRPr="00467570">
        <w:t xml:space="preserve"> </w:t>
      </w:r>
      <w:r w:rsidR="003C536A">
        <w:t xml:space="preserve">to </w:t>
      </w:r>
      <w:r w:rsidR="003902C6">
        <w:t xml:space="preserve">the </w:t>
      </w:r>
      <w:r w:rsidR="00753CF3">
        <w:t>increas</w:t>
      </w:r>
      <w:r w:rsidR="003C536A">
        <w:t>e</w:t>
      </w:r>
      <w:r w:rsidR="00753CF3">
        <w:t xml:space="preserve"> </w:t>
      </w:r>
      <w:r w:rsidR="003902C6">
        <w:t xml:space="preserve">in </w:t>
      </w:r>
      <w:r w:rsidR="00753CF3">
        <w:t xml:space="preserve">the </w:t>
      </w:r>
      <w:r w:rsidR="005B5DA6" w:rsidRPr="00467570">
        <w:t>orient</w:t>
      </w:r>
      <w:r w:rsidR="00753CF3">
        <w:t>ation</w:t>
      </w:r>
      <w:r w:rsidR="00D5523B">
        <w:t xml:space="preserve"> of</w:t>
      </w:r>
      <w:r w:rsidR="005B5DA6" w:rsidRPr="00467570">
        <w:t xml:space="preserve"> the </w:t>
      </w:r>
      <w:r w:rsidR="005D11A4">
        <w:t>macro</w:t>
      </w:r>
      <w:r w:rsidR="005B5DA6" w:rsidRPr="00467570">
        <w:t xml:space="preserve">molecular </w:t>
      </w:r>
      <w:r w:rsidR="005B5DA6" w:rsidRPr="00615000">
        <w:t>chains</w:t>
      </w:r>
      <w:r w:rsidR="00A322C7" w:rsidRPr="00615000">
        <w:t xml:space="preserve"> before </w:t>
      </w:r>
      <w:r w:rsidR="003C536A" w:rsidRPr="00615000">
        <w:t>pyrolysis</w:t>
      </w:r>
      <w:r w:rsidR="00167282" w:rsidRPr="00615000">
        <w:t>.</w:t>
      </w:r>
      <w:r w:rsidR="00B633FC" w:rsidRPr="00615000">
        <w:t xml:space="preserve"> Thermal crosslinking</w:t>
      </w:r>
      <w:r w:rsidR="00280236" w:rsidRPr="00615000">
        <w:t xml:space="preserve"> via cyclization</w:t>
      </w:r>
      <w:r w:rsidR="00615000" w:rsidRPr="00615000">
        <w:t xml:space="preserve"> of the nitrile groups</w:t>
      </w:r>
      <w:r w:rsidR="00B633FC" w:rsidRPr="00467570">
        <w:t xml:space="preserve"> was employed to lock the polymer into a </w:t>
      </w:r>
      <w:r w:rsidR="00C7064A">
        <w:t xml:space="preserve">more crystalline </w:t>
      </w:r>
      <w:r w:rsidR="00B633FC" w:rsidRPr="00467570">
        <w:t>network</w:t>
      </w:r>
      <w:r w:rsidR="00DF7C98">
        <w:t xml:space="preserve"> promoted</w:t>
      </w:r>
      <w:r w:rsidR="003C536A">
        <w:t xml:space="preserve"> by</w:t>
      </w:r>
      <w:r w:rsidR="00B633FC" w:rsidRPr="00467570">
        <w:t xml:space="preserve"> the mechanical stress</w:t>
      </w:r>
      <w:r w:rsidR="003902C6">
        <w:t>es</w:t>
      </w:r>
      <w:r w:rsidR="00B633FC" w:rsidRPr="00467570">
        <w:t>.</w:t>
      </w:r>
      <w:r w:rsidR="005B5DA6" w:rsidRPr="00467570">
        <w:t xml:space="preserve"> </w:t>
      </w:r>
      <w:r w:rsidR="000B5A3A">
        <w:t>Mats of crosslinked PAN fibers</w:t>
      </w:r>
      <w:r w:rsidR="005B5DA6" w:rsidRPr="00467570">
        <w:t xml:space="preserve"> were pyrolyzed for samples with and without the</w:t>
      </w:r>
      <w:r w:rsidR="00B633FC" w:rsidRPr="00467570">
        <w:t xml:space="preserve"> </w:t>
      </w:r>
      <w:r w:rsidR="005B5DA6" w:rsidRPr="00467570">
        <w:t>mechanical strain. Their results show</w:t>
      </w:r>
      <w:r w:rsidR="00B633FC" w:rsidRPr="00467570">
        <w:t>ed</w:t>
      </w:r>
      <w:r w:rsidR="005B5DA6" w:rsidRPr="00467570">
        <w:t xml:space="preserve"> that</w:t>
      </w:r>
      <w:r w:rsidR="00A631B2">
        <w:t xml:space="preserve"> by combining</w:t>
      </w:r>
      <w:r w:rsidR="00B166FC" w:rsidRPr="00467570">
        <w:t xml:space="preserve"> </w:t>
      </w:r>
      <w:r w:rsidR="005B5DA6" w:rsidRPr="00467570">
        <w:t>thermal crosslinking and mechan</w:t>
      </w:r>
      <w:r w:rsidR="003D5F0F" w:rsidRPr="00467570">
        <w:t>ical stress, the previously “non-</w:t>
      </w:r>
      <w:r w:rsidR="005B5DA6" w:rsidRPr="00467570">
        <w:t xml:space="preserve">graphitizable” PAN </w:t>
      </w:r>
      <w:r w:rsidR="00A11145">
        <w:t>produced</w:t>
      </w:r>
      <w:r w:rsidR="005B5DA6" w:rsidRPr="00467570">
        <w:t xml:space="preserve"> a </w:t>
      </w:r>
      <w:r w:rsidR="00A11145">
        <w:t xml:space="preserve">more </w:t>
      </w:r>
      <w:r w:rsidR="006B535B" w:rsidRPr="00467570">
        <w:t xml:space="preserve">graphitic </w:t>
      </w:r>
      <w:r w:rsidR="005B5DA6" w:rsidRPr="00467570">
        <w:t>carbon material</w:t>
      </w:r>
      <w:r w:rsidR="00D04C3A">
        <w:t xml:space="preserve"> as </w:t>
      </w:r>
      <w:r w:rsidR="00734CE8">
        <w:t>evidenced</w:t>
      </w:r>
      <w:r w:rsidR="00D04C3A">
        <w:t xml:space="preserve"> by</w:t>
      </w:r>
      <w:r w:rsidR="00A11145">
        <w:t xml:space="preserve"> </w:t>
      </w:r>
      <w:r w:rsidR="00CD509F">
        <w:t xml:space="preserve">the </w:t>
      </w:r>
      <w:r w:rsidR="00734CE8">
        <w:t xml:space="preserve">Raman spectral features </w:t>
      </w:r>
      <w:r w:rsidR="005B5DA6" w:rsidRPr="00467570">
        <w:t>and electrical conductivity</w:t>
      </w:r>
      <w:r w:rsidR="002F6333" w:rsidRPr="00467570">
        <w:t>.</w:t>
      </w:r>
      <w:r w:rsidR="00B166FC" w:rsidRPr="00467570">
        <w:t xml:space="preserve"> </w:t>
      </w:r>
      <w:r w:rsidR="00CD509F">
        <w:t>The potential contribution of a reduction in the macroporosity of the samples towards the increase in electrical conductivity was not di</w:t>
      </w:r>
      <w:r w:rsidR="00CD509F" w:rsidRPr="003B00F4">
        <w:t>scussed.</w:t>
      </w:r>
      <w:r w:rsidR="00CD509F">
        <w:t xml:space="preserve"> </w:t>
      </w:r>
      <w:r w:rsidR="00B633FC" w:rsidRPr="00467570">
        <w:t>C</w:t>
      </w:r>
      <w:r w:rsidR="00B166FC" w:rsidRPr="00467570">
        <w:t xml:space="preserve">ompression </w:t>
      </w:r>
      <w:r w:rsidR="00B633FC" w:rsidRPr="00467570">
        <w:t xml:space="preserve">appears to </w:t>
      </w:r>
      <w:r w:rsidR="00CD509F">
        <w:t xml:space="preserve">have </w:t>
      </w:r>
      <w:r w:rsidR="00B166FC" w:rsidRPr="00467570">
        <w:t>result</w:t>
      </w:r>
      <w:r w:rsidR="00CD509F">
        <w:t>ed</w:t>
      </w:r>
      <w:r w:rsidR="00B166FC" w:rsidRPr="00467570">
        <w:t xml:space="preserve"> in </w:t>
      </w:r>
      <w:r w:rsidR="00913BE8" w:rsidRPr="00467570">
        <w:t xml:space="preserve">carbon materials with </w:t>
      </w:r>
      <w:r w:rsidR="00B166FC" w:rsidRPr="00467570">
        <w:t xml:space="preserve">higher conductivity than </w:t>
      </w:r>
      <w:r w:rsidR="00913BE8" w:rsidRPr="00467570">
        <w:t xml:space="preserve">samples </w:t>
      </w:r>
      <w:r w:rsidR="00273C4C" w:rsidRPr="00467570">
        <w:t>that were crosslinked under tension</w:t>
      </w:r>
      <w:r w:rsidR="00B166FC" w:rsidRPr="00467570">
        <w:t>.</w:t>
      </w:r>
      <w:r w:rsidR="000B4C83">
        <w:t xml:space="preserve"> </w:t>
      </w:r>
      <w:r w:rsidR="00D21A4A" w:rsidRPr="003B00F4">
        <w:t>Th</w:t>
      </w:r>
      <w:r w:rsidR="003A3F4C" w:rsidRPr="003B00F4">
        <w:t>ese findings</w:t>
      </w:r>
      <w:r w:rsidR="00DB7AB5">
        <w:t xml:space="preserve"> </w:t>
      </w:r>
      <w:r w:rsidR="000E384C" w:rsidRPr="003B00F4">
        <w:t>support our hypothesis that</w:t>
      </w:r>
      <w:r w:rsidR="009D6FA4">
        <w:t xml:space="preserve"> the</w:t>
      </w:r>
      <w:r w:rsidR="00230579" w:rsidRPr="003B00F4">
        <w:t xml:space="preserve"> electrical conductivity of </w:t>
      </w:r>
      <w:r w:rsidR="00746CFD">
        <w:t>polymer-derived carbon materials</w:t>
      </w:r>
      <w:r w:rsidR="00230579" w:rsidRPr="003B00F4">
        <w:t xml:space="preserve"> </w:t>
      </w:r>
      <w:r w:rsidR="000E384C" w:rsidRPr="003B00F4">
        <w:t xml:space="preserve">may </w:t>
      </w:r>
      <w:r w:rsidR="009D6FA4">
        <w:t xml:space="preserve">be </w:t>
      </w:r>
      <w:r w:rsidR="000E384C" w:rsidRPr="003B00F4">
        <w:t>increase</w:t>
      </w:r>
      <w:r w:rsidR="009D6FA4">
        <w:t>d</w:t>
      </w:r>
      <w:r w:rsidR="000E384C" w:rsidRPr="003B00F4">
        <w:t xml:space="preserve"> </w:t>
      </w:r>
      <w:r w:rsidR="00746CFD">
        <w:t>when</w:t>
      </w:r>
      <w:r w:rsidR="006B535B" w:rsidRPr="003B00F4">
        <w:t xml:space="preserve"> mechanical</w:t>
      </w:r>
      <w:r w:rsidR="000E384C" w:rsidRPr="003B00F4">
        <w:t>ly</w:t>
      </w:r>
      <w:r w:rsidR="006B535B" w:rsidRPr="003B00F4">
        <w:t xml:space="preserve"> </w:t>
      </w:r>
      <w:r w:rsidR="000E384C" w:rsidRPr="003B00F4">
        <w:t>pretreating macroscopic samples</w:t>
      </w:r>
      <w:r w:rsidR="000B4C83" w:rsidRPr="003B00F4">
        <w:t>.</w:t>
      </w:r>
      <w:r w:rsidR="00230579" w:rsidRPr="003B00F4">
        <w:t xml:space="preserve"> </w:t>
      </w:r>
      <w:r w:rsidR="00AC0A75">
        <w:t>It is important to point out</w:t>
      </w:r>
      <w:r w:rsidR="000B4C83" w:rsidRPr="003B00F4">
        <w:t xml:space="preserve"> </w:t>
      </w:r>
      <w:r w:rsidR="00AC0A75">
        <w:t xml:space="preserve">that </w:t>
      </w:r>
      <w:r w:rsidR="00E765D4" w:rsidRPr="003B00F4">
        <w:t xml:space="preserve">the idea </w:t>
      </w:r>
      <w:r w:rsidR="00DB7AB5">
        <w:t>herein</w:t>
      </w:r>
      <w:r w:rsidR="00E765D4" w:rsidRPr="003B00F4">
        <w:t xml:space="preserve"> is to compres</w:t>
      </w:r>
      <w:r w:rsidR="00230579" w:rsidRPr="003B00F4">
        <w:t>s</w:t>
      </w:r>
      <w:r w:rsidR="00E765D4" w:rsidRPr="003B00F4">
        <w:t xml:space="preserve"> casted solid sheets</w:t>
      </w:r>
      <w:r w:rsidR="00AC0A75">
        <w:t xml:space="preserve"> </w:t>
      </w:r>
      <w:r w:rsidR="00E765D4" w:rsidRPr="003B00F4">
        <w:t>of the uncured resin</w:t>
      </w:r>
      <w:r w:rsidR="00AC0A75">
        <w:t xml:space="preserve"> </w:t>
      </w:r>
      <w:r w:rsidR="00AC0A75" w:rsidRPr="003B00F4">
        <w:t>close the melting point</w:t>
      </w:r>
      <w:r w:rsidR="00E765D4" w:rsidRPr="003B00F4">
        <w:t xml:space="preserve">, as opposed to </w:t>
      </w:r>
      <w:r w:rsidR="009D6FA4">
        <w:t xml:space="preserve">the previously used </w:t>
      </w:r>
      <w:r w:rsidR="00E765D4" w:rsidRPr="003B00F4">
        <w:t>m</w:t>
      </w:r>
      <w:r w:rsidR="008B53DA">
        <w:t>a</w:t>
      </w:r>
      <w:r w:rsidR="00E765D4" w:rsidRPr="003B00F4">
        <w:t>croporous mats</w:t>
      </w:r>
      <w:r w:rsidR="008B53DA">
        <w:t xml:space="preserve"> of</w:t>
      </w:r>
      <w:r w:rsidR="00AC0A75">
        <w:t xml:space="preserve"> polymer fibers</w:t>
      </w:r>
      <w:r w:rsidR="00040D65">
        <w:t xml:space="preserve"> at higher thermal crosslinking temperatures</w:t>
      </w:r>
      <w:r w:rsidR="00AC0A75">
        <w:t xml:space="preserve"> </w:t>
      </w:r>
      <w:r w:rsidR="00974CE8">
        <w:t>(Figure 3)</w:t>
      </w:r>
      <w:r w:rsidR="00E765D4" w:rsidRPr="003B00F4">
        <w:t xml:space="preserve">. </w:t>
      </w:r>
      <w:r w:rsidR="00040D65">
        <w:t>Compression</w:t>
      </w:r>
      <w:r w:rsidR="00B03279">
        <w:t xml:space="preserve"> of the uncured </w:t>
      </w:r>
      <w:r w:rsidR="00B03279" w:rsidRPr="003B00F4">
        <w:t>Novolac resin</w:t>
      </w:r>
      <w:r w:rsidR="00040D65">
        <w:t xml:space="preserve"> </w:t>
      </w:r>
      <w:r w:rsidR="00B03279">
        <w:t>at</w:t>
      </w:r>
      <w:r w:rsidR="00B03279" w:rsidRPr="003B00F4">
        <w:t xml:space="preserve"> </w:t>
      </w:r>
      <w:r w:rsidR="00B03279">
        <w:t xml:space="preserve">a temperature around </w:t>
      </w:r>
      <w:r w:rsidR="00B03279" w:rsidRPr="003B00F4">
        <w:t>the melting</w:t>
      </w:r>
      <w:r w:rsidR="00B03279">
        <w:t xml:space="preserve"> point</w:t>
      </w:r>
      <w:r w:rsidR="00B03279" w:rsidRPr="003B00F4">
        <w:t xml:space="preserve"> (T</w:t>
      </w:r>
      <w:r w:rsidR="00B03279" w:rsidRPr="003B00F4">
        <w:rPr>
          <w:vertAlign w:val="subscript"/>
        </w:rPr>
        <w:t>m</w:t>
      </w:r>
      <w:r w:rsidR="00B03279" w:rsidRPr="003B00F4">
        <w:t>)</w:t>
      </w:r>
      <w:r w:rsidR="00230579" w:rsidRPr="003B00F4">
        <w:t xml:space="preserve"> </w:t>
      </w:r>
      <w:r w:rsidR="00040D65">
        <w:t>may be expected</w:t>
      </w:r>
      <w:r w:rsidR="00230579" w:rsidRPr="003B00F4">
        <w:t xml:space="preserve"> </w:t>
      </w:r>
      <w:r w:rsidR="00040D65">
        <w:t xml:space="preserve">to be sufficient to </w:t>
      </w:r>
      <w:r w:rsidR="00230579" w:rsidRPr="003B00F4">
        <w:t xml:space="preserve">increase the crystallinity of the macromolecular </w:t>
      </w:r>
      <w:r w:rsidR="002F4D94">
        <w:t>network</w:t>
      </w:r>
      <w:r w:rsidR="002A24C9" w:rsidRPr="003B00F4">
        <w:t xml:space="preserve"> </w:t>
      </w:r>
      <w:r w:rsidR="00B03279">
        <w:t>to be carbonized.</w:t>
      </w:r>
      <w:r w:rsidR="00230579" w:rsidRPr="003B00F4">
        <w:t xml:space="preserve"> </w:t>
      </w:r>
      <w:r w:rsidR="00B03279">
        <w:t xml:space="preserve">The latter </w:t>
      </w:r>
      <w:r w:rsidR="00230579" w:rsidRPr="003B00F4">
        <w:t>given the possibility of</w:t>
      </w:r>
      <w:r w:rsidR="002A24C9" w:rsidRPr="003B00F4">
        <w:t xml:space="preserve"> </w:t>
      </w:r>
      <w:r w:rsidR="00BC596A">
        <w:t xml:space="preserve">mechanically </w:t>
      </w:r>
      <w:r w:rsidR="002A24C9" w:rsidRPr="003B00F4">
        <w:t xml:space="preserve">inducing the formation of more crystalline domains in the </w:t>
      </w:r>
      <w:r w:rsidR="002F4D94">
        <w:t>polymer</w:t>
      </w:r>
      <w:r w:rsidR="00230579" w:rsidRPr="003B00F4">
        <w:t xml:space="preserve"> </w:t>
      </w:r>
      <w:r w:rsidR="00B03279">
        <w:t xml:space="preserve">through the alignment </w:t>
      </w:r>
      <w:r w:rsidR="0056545A" w:rsidRPr="003B00F4">
        <w:t xml:space="preserve">of the </w:t>
      </w:r>
      <w:r w:rsidR="0056545A">
        <w:t>bis-</w:t>
      </w:r>
      <w:r w:rsidR="0056545A" w:rsidRPr="003B00F4">
        <w:t>phenolic groups</w:t>
      </w:r>
      <w:r w:rsidR="0056545A">
        <w:t xml:space="preserve"> </w:t>
      </w:r>
      <w:r w:rsidR="00B03279">
        <w:t>via</w:t>
      </w:r>
      <w:r w:rsidR="00B03279" w:rsidRPr="003B00F4">
        <w:t xml:space="preserve"> π-π stacking</w:t>
      </w:r>
      <w:r w:rsidR="00230579" w:rsidRPr="003B00F4">
        <w:t>.</w:t>
      </w:r>
      <w:r w:rsidR="00E765D4" w:rsidRPr="003B00F4">
        <w:t xml:space="preserve"> </w:t>
      </w:r>
      <w:r w:rsidR="00AF4941">
        <w:t>It is</w:t>
      </w:r>
      <w:r w:rsidR="009D6FA4">
        <w:t xml:space="preserve"> worth noting</w:t>
      </w:r>
      <w:r w:rsidR="00AF4941">
        <w:t xml:space="preserve">, that </w:t>
      </w:r>
      <w:r w:rsidR="00040D65">
        <w:t>applying the mechanical stress</w:t>
      </w:r>
      <w:r w:rsidR="00AF4941">
        <w:t xml:space="preserve"> on </w:t>
      </w:r>
      <w:r w:rsidR="00B03279">
        <w:t xml:space="preserve">the </w:t>
      </w:r>
      <w:r w:rsidR="00AF4941">
        <w:t>crosslinked BPNE</w:t>
      </w:r>
      <w:r w:rsidR="00040D65">
        <w:t xml:space="preserve"> instead of uncured resin</w:t>
      </w:r>
      <w:r w:rsidR="00AF4941">
        <w:t xml:space="preserve"> </w:t>
      </w:r>
      <w:r w:rsidR="009D6FA4">
        <w:t>was</w:t>
      </w:r>
      <w:r w:rsidR="00AF4941">
        <w:t xml:space="preserve"> expected to have a lower effect on the crystallinity</w:t>
      </w:r>
      <w:r w:rsidR="00040D65">
        <w:t xml:space="preserve">, considering the </w:t>
      </w:r>
      <w:r w:rsidR="00AF4941">
        <w:t>T</w:t>
      </w:r>
      <w:r w:rsidR="00AF4941" w:rsidRPr="00AF4941">
        <w:rPr>
          <w:vertAlign w:val="subscript"/>
        </w:rPr>
        <w:t>g</w:t>
      </w:r>
      <w:r w:rsidR="00AF4941">
        <w:t xml:space="preserve"> </w:t>
      </w:r>
      <w:r w:rsidR="00B03279">
        <w:t xml:space="preserve">(&gt; 200 ˚C) </w:t>
      </w:r>
      <w:r w:rsidR="00AF4941">
        <w:t xml:space="preserve">of </w:t>
      </w:r>
      <w:r w:rsidR="009D6FA4">
        <w:t>UV-</w:t>
      </w:r>
      <w:r w:rsidR="00AF4941">
        <w:t xml:space="preserve">crosslinked </w:t>
      </w:r>
      <w:r w:rsidR="00324553">
        <w:t>BPNE</w:t>
      </w:r>
      <w:r w:rsidR="001128AB">
        <w:t xml:space="preserve"> resin</w:t>
      </w:r>
      <w:r w:rsidR="00AF4941">
        <w:t xml:space="preserve">. </w:t>
      </w:r>
    </w:p>
    <w:p w14:paraId="08D0CDBA" w14:textId="6818680E" w:rsidR="005B5DA6" w:rsidRPr="00467570" w:rsidRDefault="004F0826" w:rsidP="003128F3">
      <w:pPr>
        <w:pStyle w:val="Els-body-text"/>
        <w:spacing w:after="240"/>
      </w:pPr>
      <w:r w:rsidRPr="00467570">
        <w:t>Additional insights supporting our hypothesis</w:t>
      </w:r>
      <w:r w:rsidR="0043449E">
        <w:t xml:space="preserve"> </w:t>
      </w:r>
      <w:r w:rsidR="00F07EB2">
        <w:t>were</w:t>
      </w:r>
      <w:r w:rsidR="0043449E">
        <w:t xml:space="preserve"> reported as</w:t>
      </w:r>
      <w:r w:rsidRPr="00467570">
        <w:t xml:space="preserve"> variations</w:t>
      </w:r>
      <w:r w:rsidR="0043449E">
        <w:t xml:space="preserve"> in</w:t>
      </w:r>
      <w:r w:rsidRPr="00467570">
        <w:t xml:space="preserve"> </w:t>
      </w:r>
      <w:r w:rsidR="0083201A" w:rsidRPr="00467570">
        <w:t>electrical conductivity of carbon electrodes upon the application of mechanical stresses</w:t>
      </w:r>
      <w:r w:rsidRPr="00467570">
        <w:t>,</w:t>
      </w:r>
      <w:r w:rsidR="00660ED0">
        <w:t xml:space="preserve"> and</w:t>
      </w:r>
      <w:r w:rsidR="0083201A" w:rsidRPr="00467570">
        <w:t xml:space="preserve"> proposed to be due to an increase in the alignment of the polymer linear segments within the fibers, i.e. </w:t>
      </w:r>
      <w:r w:rsidR="003421C3">
        <w:t>in a similar fashion as</w:t>
      </w:r>
      <w:r w:rsidR="00660ED0">
        <w:t xml:space="preserve"> </w:t>
      </w:r>
      <w:r w:rsidR="00777EAF">
        <w:t xml:space="preserve">in </w:t>
      </w:r>
      <w:r w:rsidR="003421C3">
        <w:t>the</w:t>
      </w:r>
      <w:r w:rsidRPr="00467570">
        <w:t xml:space="preserve"> </w:t>
      </w:r>
      <w:r w:rsidR="0083201A" w:rsidRPr="00467570">
        <w:t xml:space="preserve">templating </w:t>
      </w:r>
      <w:r w:rsidR="003421C3">
        <w:t>phenomenon</w:t>
      </w:r>
      <w:r w:rsidR="0083201A" w:rsidRPr="00467570">
        <w:t xml:space="preserve"> that</w:t>
      </w:r>
      <w:r w:rsidRPr="00467570">
        <w:t xml:space="preserve"> </w:t>
      </w:r>
      <w:r w:rsidR="003421C3">
        <w:t>occurs in</w:t>
      </w:r>
      <w:r w:rsidR="0083201A" w:rsidRPr="00467570">
        <w:t xml:space="preserve"> the electrospinning </w:t>
      </w:r>
      <w:r w:rsidR="00F8529A">
        <w:t>of synthetic polymers</w:t>
      </w:r>
      <w:r w:rsidR="008D0727">
        <w:t xml:space="preserve"> aided by</w:t>
      </w:r>
      <w:r w:rsidR="0083201A" w:rsidRPr="00467570">
        <w:t xml:space="preserve"> carbon nanotubes and graphene sheets</w:t>
      </w:r>
      <w:r w:rsidR="009B5E2D">
        <w:t xml:space="preserve"> </w:t>
      </w:r>
      <w:r w:rsidRPr="00467570">
        <w:fldChar w:fldCharType="begin" w:fldLock="1"/>
      </w:r>
      <w:r w:rsidR="002B101A">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a4cd7155-1d28-40f9-a5de-e9d3e80f7481"]},{"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8eb1226b-6cae-4642-a745-82c4365b6fce"]}],"mendeley":{"formattedCitation":"[18,19]","plainTextFormattedCitation":"[18,19]","previouslyFormattedCitation":"[18,19]"},"properties":{"noteIndex":0},"schema":"https://github.com/citation-style-language/schema/raw/master/csl-citation.json"}</w:instrText>
      </w:r>
      <w:r w:rsidRPr="00467570">
        <w:fldChar w:fldCharType="separate"/>
      </w:r>
      <w:r w:rsidRPr="00467570">
        <w:rPr>
          <w:noProof/>
        </w:rPr>
        <w:t>[18,19]</w:t>
      </w:r>
      <w:r w:rsidRPr="00467570">
        <w:fldChar w:fldCharType="end"/>
      </w:r>
      <w:r w:rsidR="0083201A" w:rsidRPr="00467570">
        <w:t xml:space="preserve">. </w:t>
      </w:r>
      <w:r w:rsidRPr="00467570">
        <w:t>T</w:t>
      </w:r>
      <w:r w:rsidR="0083201A" w:rsidRPr="00467570">
        <w:t xml:space="preserve">he electrical conductivity of carbon electrodes </w:t>
      </w:r>
      <w:r w:rsidRPr="00467570">
        <w:t>increased</w:t>
      </w:r>
      <w:r w:rsidR="0083201A" w:rsidRPr="00467570">
        <w:t xml:space="preserve"> after pyrolysis, as the precursor </w:t>
      </w:r>
      <w:r w:rsidR="00F8529A">
        <w:t>macromolecular</w:t>
      </w:r>
      <w:r w:rsidR="0083201A" w:rsidRPr="00467570">
        <w:t xml:space="preserve"> chains align within the fibers yielding carbon structures with higher crystallinity as a result of the internal mechanical stresses that develop during pyrolysis. The use of carbon nanotubes in combination with the hydro-electromechanical forces from the electrospinning process</w:t>
      </w:r>
      <w:r w:rsidRPr="00467570">
        <w:t xml:space="preserve"> also</w:t>
      </w:r>
      <w:r w:rsidR="0083201A" w:rsidRPr="00467570">
        <w:t xml:space="preserve"> appears to result in the alignment of polymer chains</w:t>
      </w:r>
      <w:r w:rsidR="00030F6E">
        <w:t xml:space="preserve"> </w:t>
      </w:r>
      <w:r w:rsidR="00030F6E" w:rsidRPr="00467570">
        <w:fldChar w:fldCharType="begin" w:fldLock="1"/>
      </w:r>
      <w:r w:rsidR="002B101A">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c5a1383b-2965-4588-a503-ca33d75dfdc8"]},{"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c7d8e80c-833d-43d5-b992-b1d82c75e88c"]},{"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24f99712-90f2-42ea-a162-a8836351468e"]}],"mendeley":{"formattedCitation":"[16,17,20]","plainTextFormattedCitation":"[16,17,20]","previouslyFormattedCitation":"[16,17,20]"},"properties":{"noteIndex":0},"schema":"https://github.com/citation-style-language/schema/raw/master/csl-citation.json"}</w:instrText>
      </w:r>
      <w:r w:rsidR="00030F6E" w:rsidRPr="00467570">
        <w:fldChar w:fldCharType="separate"/>
      </w:r>
      <w:r w:rsidR="00030F6E" w:rsidRPr="00467570">
        <w:rPr>
          <w:noProof/>
        </w:rPr>
        <w:t>[16,17,20]</w:t>
      </w:r>
      <w:r w:rsidR="00030F6E" w:rsidRPr="00467570">
        <w:fldChar w:fldCharType="end"/>
      </w:r>
      <w:r w:rsidR="0083201A" w:rsidRPr="00467570">
        <w:t xml:space="preserve">, leading to the production of carbon </w:t>
      </w:r>
      <w:r w:rsidR="00D8114D">
        <w:t>materials</w:t>
      </w:r>
      <w:r w:rsidR="0083201A" w:rsidRPr="00467570">
        <w:t xml:space="preserve"> with superior electrical conductivity</w:t>
      </w:r>
      <w:r w:rsidR="00030F6E">
        <w:t>.</w:t>
      </w:r>
      <w:r w:rsidR="0083201A" w:rsidRPr="00467570">
        <w:t xml:space="preserve"> </w:t>
      </w:r>
      <w:r w:rsidR="00030F6E">
        <w:t>These</w:t>
      </w:r>
      <w:r w:rsidR="0083201A" w:rsidRPr="00467570">
        <w:t xml:space="preserve"> </w:t>
      </w:r>
      <w:r w:rsidR="00DB4A5D">
        <w:t>cases are great exemplars</w:t>
      </w:r>
      <w:r w:rsidR="0083201A" w:rsidRPr="00467570">
        <w:t xml:space="preserve"> of the use of the templating mechanism to align polymer chains along the flow axis</w:t>
      </w:r>
      <w:r w:rsidR="00D95D33">
        <w:t xml:space="preserve"> to make conductive materials from patternable polymers</w:t>
      </w:r>
      <w:r w:rsidR="008D0727">
        <w:t xml:space="preserve"> that have been proposed for several applications, including wearable devices</w:t>
      </w:r>
      <w:r w:rsidR="00232433">
        <w:t xml:space="preserve"> and flexible electronics</w:t>
      </w:r>
      <w:r w:rsidR="0083201A" w:rsidRPr="00467570">
        <w:t xml:space="preserve"> </w:t>
      </w:r>
      <w:r w:rsidR="0083201A" w:rsidRPr="00467570">
        <w:fldChar w:fldCharType="begin" w:fldLock="1"/>
      </w:r>
      <w:r w:rsidR="002B101A">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page":"43230-43238","title":"Fabrication of Graphene–Polyimide Nanocomposites with Superior Electrical Conductivity","type":"article-journal","volume":"9"},"uris":["http://www.mendeley.com/documents/?uuid=eb645bff-485b-4594-8daa-6db613426073"]}],"mendeley":{"formattedCitation":"[21]","plainTextFormattedCitation":"[21]","previouslyFormattedCitation":"[21]"},"properties":{"noteIndex":0},"schema":"https://github.com/citation-style-language/schema/raw/master/csl-citation.json"}</w:instrText>
      </w:r>
      <w:r w:rsidR="0083201A" w:rsidRPr="00467570">
        <w:fldChar w:fldCharType="separate"/>
      </w:r>
      <w:r w:rsidR="0083201A" w:rsidRPr="00467570">
        <w:rPr>
          <w:noProof/>
        </w:rPr>
        <w:t>[21]</w:t>
      </w:r>
      <w:r w:rsidR="0083201A" w:rsidRPr="00467570">
        <w:fldChar w:fldCharType="end"/>
      </w:r>
      <w:r w:rsidR="0083201A" w:rsidRPr="00467570">
        <w:t xml:space="preserve">. </w:t>
      </w:r>
    </w:p>
    <w:p w14:paraId="66E4CC71" w14:textId="4DCE00B4" w:rsidR="005B5DA6" w:rsidRPr="00467570" w:rsidRDefault="00535AC4" w:rsidP="00994FE7">
      <w:pPr>
        <w:pStyle w:val="Els-body-text"/>
        <w:spacing w:after="240"/>
      </w:pPr>
      <w:r>
        <w:lastRenderedPageBreak/>
        <w:t>In this study</w:t>
      </w:r>
      <w:r w:rsidR="009C3297" w:rsidRPr="00467570">
        <w:t>, we</w:t>
      </w:r>
      <w:r w:rsidR="00FE2003">
        <w:t xml:space="preserve"> searched for variations in</w:t>
      </w:r>
      <w:r w:rsidR="005B5DA6" w:rsidRPr="00467570">
        <w:t xml:space="preserve"> </w:t>
      </w:r>
      <w:r w:rsidR="001075D3">
        <w:t xml:space="preserve">the </w:t>
      </w:r>
      <w:r w:rsidR="00994FE7">
        <w:t>microstructure and</w:t>
      </w:r>
      <w:r w:rsidR="00FD671D">
        <w:t xml:space="preserve"> </w:t>
      </w:r>
      <w:r w:rsidR="001075D3">
        <w:t xml:space="preserve">the electrical </w:t>
      </w:r>
      <w:r w:rsidR="00FD671D">
        <w:t>resistivity</w:t>
      </w:r>
      <w:r w:rsidR="005B5DA6" w:rsidRPr="00467570">
        <w:t xml:space="preserve"> of carbon materials </w:t>
      </w:r>
      <w:r w:rsidR="001075D3">
        <w:t>produced</w:t>
      </w:r>
      <w:r w:rsidR="00DD07B2">
        <w:t xml:space="preserve"> from the</w:t>
      </w:r>
      <w:r w:rsidR="00D70FD0" w:rsidRPr="00467570">
        <w:t xml:space="preserve"> pyrolysis of </w:t>
      </w:r>
      <w:r w:rsidR="008A1F0B">
        <w:t xml:space="preserve">millimetric </w:t>
      </w:r>
      <w:r w:rsidR="00DD07B2">
        <w:t>sheets</w:t>
      </w:r>
      <w:r w:rsidR="001075D3">
        <w:t xml:space="preserve"> of </w:t>
      </w:r>
      <w:r w:rsidR="001075D3" w:rsidRPr="00467570">
        <w:t xml:space="preserve">photocrosslinked </w:t>
      </w:r>
      <w:r w:rsidR="001075D3">
        <w:t>BPNE that may arise from the use of</w:t>
      </w:r>
      <w:r w:rsidR="008A1F0B">
        <w:t xml:space="preserve"> </w:t>
      </w:r>
      <w:r w:rsidR="005B5DA6" w:rsidRPr="00467570">
        <w:t>mechanical compres</w:t>
      </w:r>
      <w:r w:rsidR="00100AF4">
        <w:t>sion</w:t>
      </w:r>
      <w:r w:rsidR="00BC120C">
        <w:t xml:space="preserve"> </w:t>
      </w:r>
      <w:r w:rsidR="001075D3">
        <w:t xml:space="preserve">as a </w:t>
      </w:r>
      <w:r w:rsidR="00BC120C">
        <w:t>pretreatment</w:t>
      </w:r>
      <w:r w:rsidR="005B5DA6" w:rsidRPr="00467570">
        <w:t xml:space="preserve"> before </w:t>
      </w:r>
      <w:r w:rsidR="009576D4" w:rsidRPr="00467570">
        <w:t>photo</w:t>
      </w:r>
      <w:r w:rsidR="005B5DA6" w:rsidRPr="00467570">
        <w:t>crosslinking and pyrolysis</w:t>
      </w:r>
      <w:r w:rsidR="009C3297" w:rsidRPr="00467570">
        <w:t>. The aim of this article</w:t>
      </w:r>
      <w:r w:rsidR="005B5DA6" w:rsidRPr="00467570">
        <w:t xml:space="preserve"> is to evaluate whether </w:t>
      </w:r>
      <w:r w:rsidR="00994FE7">
        <w:t xml:space="preserve">the </w:t>
      </w:r>
      <w:r w:rsidR="001B65B5">
        <w:t>mechanical compress</w:t>
      </w:r>
      <w:r w:rsidR="00994FE7">
        <w:t xml:space="preserve">ion pretreatment at close to melting temperature of </w:t>
      </w:r>
      <w:r w:rsidR="001B65B5">
        <w:t xml:space="preserve">BNPE </w:t>
      </w:r>
      <w:r w:rsidR="00994FE7">
        <w:t>samples</w:t>
      </w:r>
      <w:r w:rsidR="001B65B5">
        <w:t xml:space="preserve"> </w:t>
      </w:r>
      <w:r w:rsidR="00994FE7">
        <w:t xml:space="preserve">is a viable method to produce glass-like </w:t>
      </w:r>
      <w:r w:rsidR="005B5DA6" w:rsidRPr="00467570">
        <w:t>carbon material</w:t>
      </w:r>
      <w:r w:rsidR="00994FE7">
        <w:t>s with slightly more graphitic character</w:t>
      </w:r>
      <w:r w:rsidR="00490A65">
        <w:t xml:space="preserve">istics </w:t>
      </w:r>
      <w:r w:rsidR="003971A2">
        <w:t>without increasing the temperature during pyrolysis</w:t>
      </w:r>
      <w:r w:rsidR="005B5DA6" w:rsidRPr="00467570">
        <w:t xml:space="preserve">. </w:t>
      </w:r>
      <w:r w:rsidR="00611B35" w:rsidRPr="00467570">
        <w:t>From a practical point of view, t</w:t>
      </w:r>
      <w:r w:rsidR="005B5DA6" w:rsidRPr="00467570">
        <w:t xml:space="preserve">he </w:t>
      </w:r>
      <w:r w:rsidR="00913489">
        <w:t>motivation</w:t>
      </w:r>
      <w:r w:rsidR="005B5DA6" w:rsidRPr="00467570">
        <w:t xml:space="preserve"> is </w:t>
      </w:r>
      <w:r w:rsidR="00CE2111">
        <w:t xml:space="preserve">to </w:t>
      </w:r>
      <w:r w:rsidR="00CE2111" w:rsidRPr="00467570">
        <w:t>matc</w:t>
      </w:r>
      <w:r w:rsidR="00CE2111">
        <w:t>h</w:t>
      </w:r>
      <w:r w:rsidR="00CE2111" w:rsidRPr="00467570">
        <w:t xml:space="preserve"> the fabrication conditions to the </w:t>
      </w:r>
      <w:r w:rsidR="00CE2111">
        <w:t xml:space="preserve">molecular structure of patternable </w:t>
      </w:r>
      <w:r w:rsidR="00CE2111" w:rsidRPr="00467570">
        <w:t>polymer</w:t>
      </w:r>
      <w:r w:rsidR="00CE2111">
        <w:t xml:space="preserve"> precursors in order to</w:t>
      </w:r>
      <w:r w:rsidR="005B5DA6" w:rsidRPr="00467570">
        <w:t xml:space="preserve"> produce carbon materials</w:t>
      </w:r>
      <w:r w:rsidR="00863843">
        <w:t xml:space="preserve"> that possess</w:t>
      </w:r>
      <w:r w:rsidR="00B04E53">
        <w:t xml:space="preserve"> </w:t>
      </w:r>
      <w:r w:rsidR="00994FE7">
        <w:t xml:space="preserve">a </w:t>
      </w:r>
      <w:r w:rsidR="003E0A76">
        <w:t xml:space="preserve">desired </w:t>
      </w:r>
      <w:r w:rsidR="00B04E53">
        <w:t xml:space="preserve">combination of </w:t>
      </w:r>
      <w:r w:rsidR="00994FE7">
        <w:t>properties</w:t>
      </w:r>
      <w:r w:rsidR="005B5DA6" w:rsidRPr="00467570">
        <w:t>. The present study serves as</w:t>
      </w:r>
      <w:r w:rsidR="00B04E53">
        <w:t xml:space="preserve"> a</w:t>
      </w:r>
      <w:r w:rsidR="005B5DA6" w:rsidRPr="00467570">
        <w:t xml:space="preserve"> first attempt to demonstrate if </w:t>
      </w:r>
      <w:r w:rsidR="00994FE7">
        <w:t xml:space="preserve">such </w:t>
      </w:r>
      <w:r w:rsidR="009C3297" w:rsidRPr="00467570">
        <w:t>a</w:t>
      </w:r>
      <w:r w:rsidR="00994FE7">
        <w:t xml:space="preserve"> </w:t>
      </w:r>
      <w:r w:rsidR="009C3297" w:rsidRPr="00467570">
        <w:t xml:space="preserve">relatively simple </w:t>
      </w:r>
      <w:r w:rsidR="00611B35" w:rsidRPr="00467570">
        <w:t xml:space="preserve">modification to the standard fabrication </w:t>
      </w:r>
      <w:r w:rsidR="00CE2111">
        <w:t>protocol</w:t>
      </w:r>
      <w:r w:rsidR="005B5DA6" w:rsidRPr="00467570">
        <w:t xml:space="preserve"> can be reliably used to produce higher conductivity </w:t>
      </w:r>
      <w:r w:rsidR="008A1F0B">
        <w:t>glass-like carbon</w:t>
      </w:r>
      <w:r w:rsidR="005B5DA6" w:rsidRPr="00467570">
        <w:t>.</w:t>
      </w:r>
      <w:r w:rsidR="00A55CE4">
        <w:t xml:space="preserve"> </w:t>
      </w:r>
      <w:r w:rsidR="00713051">
        <w:t>Furthermore, w</w:t>
      </w:r>
      <w:r w:rsidR="002C243D">
        <w:t xml:space="preserve">e intend this contribution to aid </w:t>
      </w:r>
      <w:r w:rsidR="00DA1082">
        <w:t>in the elucidation of</w:t>
      </w:r>
      <w:r w:rsidR="005D0652" w:rsidRPr="00467570">
        <w:t xml:space="preserve"> structure/synthesis/properties relationships</w:t>
      </w:r>
      <w:r w:rsidR="00713051">
        <w:t xml:space="preserve"> that serve as</w:t>
      </w:r>
      <w:r w:rsidR="00C75F9B" w:rsidRPr="00467570">
        <w:t xml:space="preserve"> insights into the uniqueness of </w:t>
      </w:r>
      <w:r w:rsidR="00713051">
        <w:t xml:space="preserve">the </w:t>
      </w:r>
      <w:r w:rsidR="00C75F9B">
        <w:t>SU-8</w:t>
      </w:r>
      <w:r w:rsidR="00713051">
        <w:t xml:space="preserve"> chemistry</w:t>
      </w:r>
      <w:r w:rsidR="00C75F9B">
        <w:t xml:space="preserve"> and </w:t>
      </w:r>
      <w:r w:rsidR="00713051">
        <w:t xml:space="preserve">that </w:t>
      </w:r>
      <w:r w:rsidR="005D0652" w:rsidRPr="00467570">
        <w:t xml:space="preserve">guide the fabrication of novel materials. </w:t>
      </w:r>
      <w:r w:rsidR="00CE2111">
        <w:t>Ultimately</w:t>
      </w:r>
      <w:r w:rsidR="00A55CE4">
        <w:t>,</w:t>
      </w:r>
      <w:r w:rsidR="00CD6E41" w:rsidRPr="00467570">
        <w:t xml:space="preserve"> </w:t>
      </w:r>
      <w:r w:rsidR="00A55CE4">
        <w:t xml:space="preserve">we </w:t>
      </w:r>
      <w:r w:rsidR="00DA1082">
        <w:t>hope to</w:t>
      </w:r>
      <w:r w:rsidR="00412D4D">
        <w:t xml:space="preserve"> </w:t>
      </w:r>
      <w:r w:rsidR="00CD6E41" w:rsidRPr="00467570">
        <w:t xml:space="preserve">expand the </w:t>
      </w:r>
      <w:r w:rsidR="00CE2111">
        <w:t>application portfolio</w:t>
      </w:r>
      <w:r w:rsidR="00CD6E41" w:rsidRPr="00467570">
        <w:t xml:space="preserve"> of electrically </w:t>
      </w:r>
      <w:r w:rsidR="00117F28">
        <w:t>insulating</w:t>
      </w:r>
      <w:r w:rsidR="00D41E48" w:rsidRPr="00467570">
        <w:t xml:space="preserve"> thermosetting</w:t>
      </w:r>
      <w:r w:rsidR="00CD6E41" w:rsidRPr="00467570">
        <w:t xml:space="preserve"> photopolymers by developing methods to fabricate </w:t>
      </w:r>
      <w:r w:rsidR="00D41E48" w:rsidRPr="00467570">
        <w:t>carbon materials</w:t>
      </w:r>
      <w:r w:rsidR="00CD6E41" w:rsidRPr="00467570">
        <w:t xml:space="preserve"> </w:t>
      </w:r>
      <w:r w:rsidR="00D41E48" w:rsidRPr="00467570">
        <w:t xml:space="preserve">with </w:t>
      </w:r>
      <w:r w:rsidR="00864658">
        <w:t>complex geometries</w:t>
      </w:r>
      <w:r w:rsidR="00DE0104">
        <w:t xml:space="preserve"> </w:t>
      </w:r>
      <w:r w:rsidR="00A8576C">
        <w:t>having</w:t>
      </w:r>
      <w:r w:rsidR="00DE0104">
        <w:t xml:space="preserve"> suitable properties for photo</w:t>
      </w:r>
      <w:r w:rsidR="00B04E53">
        <w:t>- and photoelectro-</w:t>
      </w:r>
      <w:r w:rsidR="00DE0104">
        <w:t>catalysis</w:t>
      </w:r>
      <w:r w:rsidR="00CD6E41" w:rsidRPr="00467570">
        <w:t xml:space="preserve">. </w:t>
      </w:r>
    </w:p>
    <w:p w14:paraId="2BFA0F69" w14:textId="77777777" w:rsidR="005B5DA6" w:rsidRPr="00467570" w:rsidRDefault="005B5DA6" w:rsidP="006F0814">
      <w:pPr>
        <w:pStyle w:val="Els-1storder-head"/>
      </w:pPr>
      <w:r w:rsidRPr="00467570">
        <w:t>Materials and Methods</w:t>
      </w:r>
    </w:p>
    <w:p w14:paraId="05277F3C" w14:textId="3F1396D0" w:rsidR="005B5DA6" w:rsidRPr="00467570" w:rsidRDefault="00457DAC" w:rsidP="006D7E3C">
      <w:pPr>
        <w:pStyle w:val="Els-2ndorder-head"/>
      </w:pPr>
      <w:r w:rsidRPr="00467570">
        <w:t>Casting,</w:t>
      </w:r>
      <w:r w:rsidR="005E2629" w:rsidRPr="00467570">
        <w:t xml:space="preserve"> compressive pretreatment,</w:t>
      </w:r>
      <w:r w:rsidRPr="00467570">
        <w:t xml:space="preserve"> photocrosslinking and pyrolysis of</w:t>
      </w:r>
      <w:r w:rsidR="005E2629" w:rsidRPr="00467570">
        <w:t xml:space="preserve"> </w:t>
      </w:r>
      <w:r w:rsidR="005B5DA6" w:rsidRPr="00467570">
        <w:t>Bis-phenol A Novolac Epoxy</w:t>
      </w:r>
      <w:r w:rsidRPr="00467570">
        <w:t xml:space="preserve"> </w:t>
      </w:r>
      <w:r w:rsidR="005731BD">
        <w:t>sheets</w:t>
      </w:r>
    </w:p>
    <w:p w14:paraId="2165E332" w14:textId="1F9AB5FC" w:rsidR="005B5DA6" w:rsidRPr="00467570" w:rsidRDefault="000861F0" w:rsidP="00D7323D">
      <w:pPr>
        <w:pStyle w:val="Els-body-text"/>
        <w:spacing w:after="240"/>
      </w:pPr>
      <w:r w:rsidRPr="00467570">
        <w:t>The SU</w:t>
      </w:r>
      <w:r w:rsidR="00351DE7" w:rsidRPr="00467570">
        <w:t>-</w:t>
      </w:r>
      <w:r w:rsidR="005B5DA6" w:rsidRPr="00467570">
        <w:t>8 2100 formulation was purchased from MicroChem Corp. (now Kayaku Advanced Materials, Westborough, MA, USA)</w:t>
      </w:r>
      <w:r w:rsidR="00B959BF">
        <w:t xml:space="preserve"> containing </w:t>
      </w:r>
      <w:r w:rsidR="00C05A82">
        <w:t>the multifunctional oligomer bisphenol A Novolac epoxy</w:t>
      </w:r>
      <w:r w:rsidR="005B5DA6" w:rsidRPr="00467570">
        <w:t xml:space="preserve"> </w:t>
      </w:r>
      <w:r w:rsidR="00C05A82">
        <w:t xml:space="preserve">and PI, </w:t>
      </w:r>
      <w:r w:rsidR="005B5DA6" w:rsidRPr="00467570">
        <w:t xml:space="preserve">and used as received according to the sheet casting protocol </w:t>
      </w:r>
      <w:r w:rsidR="00276E41">
        <w:t xml:space="preserve">shown </w:t>
      </w:r>
      <w:r w:rsidR="005B5DA6" w:rsidRPr="00467570">
        <w:t xml:space="preserve">below. A </w:t>
      </w:r>
      <w:r w:rsidR="00BD7C00" w:rsidRPr="00467570">
        <w:t>soft-lithography kit</w:t>
      </w:r>
      <w:r w:rsidR="00E146E4">
        <w:t xml:space="preserve">, namely </w:t>
      </w:r>
      <w:r w:rsidR="00E146E4" w:rsidRPr="00467570">
        <w:t>Sylgard 184</w:t>
      </w:r>
      <w:r w:rsidR="00E146E4">
        <w:t xml:space="preserve"> </w:t>
      </w:r>
      <w:r w:rsidR="00E146E4" w:rsidRPr="00467570">
        <w:t xml:space="preserve">(Dow </w:t>
      </w:r>
      <w:r w:rsidR="00E146E4">
        <w:t>Corning</w:t>
      </w:r>
      <w:r w:rsidR="00E146E4" w:rsidRPr="00467570">
        <w:t xml:space="preserve">, </w:t>
      </w:r>
      <w:r w:rsidR="00732CFB">
        <w:t xml:space="preserve">MI, </w:t>
      </w:r>
      <w:r w:rsidR="00E146E4" w:rsidRPr="00467570">
        <w:t>USA)</w:t>
      </w:r>
      <w:r w:rsidR="00E146E4">
        <w:t>,</w:t>
      </w:r>
      <w:r w:rsidR="00BD7C00" w:rsidRPr="00467570">
        <w:t xml:space="preserve"> </w:t>
      </w:r>
      <w:r w:rsidR="00BD7C00">
        <w:t xml:space="preserve">based on </w:t>
      </w:r>
      <w:r w:rsidR="005B5DA6" w:rsidRPr="00467570">
        <w:t>poly</w:t>
      </w:r>
      <w:r w:rsidR="00BD7C00">
        <w:t>-</w:t>
      </w:r>
      <w:r w:rsidR="005B5DA6" w:rsidRPr="00467570">
        <w:t>dimethyl siloxane (PDMS)</w:t>
      </w:r>
      <w:r w:rsidR="00BD7C00">
        <w:t xml:space="preserve"> chemistry</w:t>
      </w:r>
      <w:r w:rsidR="005B5DA6" w:rsidRPr="00467570">
        <w:t xml:space="preserve"> was purchased</w:t>
      </w:r>
      <w:r w:rsidR="00BD7C00">
        <w:t xml:space="preserve"> </w:t>
      </w:r>
      <w:r w:rsidR="005B5DA6" w:rsidRPr="00467570">
        <w:t>and used without any modification</w:t>
      </w:r>
      <w:r w:rsidR="00C05A82">
        <w:t>,</w:t>
      </w:r>
      <w:r w:rsidR="005B5DA6" w:rsidRPr="00467570">
        <w:t xml:space="preserve"> according to the manufacturer instructions</w:t>
      </w:r>
      <w:r w:rsidR="00E74051">
        <w:t>,</w:t>
      </w:r>
      <w:r w:rsidR="005B5DA6" w:rsidRPr="00467570">
        <w:t xml:space="preserve"> to fabricate </w:t>
      </w:r>
      <w:r w:rsidR="00702DAE">
        <w:t>non-stick</w:t>
      </w:r>
      <w:r w:rsidR="00702DAE" w:rsidRPr="00467570">
        <w:t xml:space="preserve"> </w:t>
      </w:r>
      <w:r w:rsidRPr="00467570">
        <w:t xml:space="preserve">molds for the casting of </w:t>
      </w:r>
      <w:r w:rsidR="00C05A82">
        <w:t>BPNE</w:t>
      </w:r>
      <w:r w:rsidR="00DB3CEF" w:rsidRPr="00467570">
        <w:t xml:space="preserve"> </w:t>
      </w:r>
      <w:r w:rsidR="005B5DA6" w:rsidRPr="00467570">
        <w:t xml:space="preserve">sheets. </w:t>
      </w:r>
    </w:p>
    <w:p w14:paraId="350D6C0C" w14:textId="3C94360C" w:rsidR="00307E64" w:rsidRDefault="00845A7C" w:rsidP="00307E64">
      <w:pPr>
        <w:pStyle w:val="Els-body-text"/>
        <w:spacing w:after="240"/>
      </w:pPr>
      <w:r>
        <w:t>The standard MEMS fabrication protocol</w:t>
      </w:r>
      <w:r w:rsidR="000861F0" w:rsidRPr="00467570">
        <w:t xml:space="preserve"> i</w:t>
      </w:r>
      <w:r>
        <w:t>s diagrammatically represented</w:t>
      </w:r>
      <w:r w:rsidR="000861F0" w:rsidRPr="00467570">
        <w:t xml:space="preserve"> </w:t>
      </w:r>
      <w:r w:rsidR="00736594">
        <w:t xml:space="preserve">in </w:t>
      </w:r>
      <w:r w:rsidR="000861F0" w:rsidRPr="00467570">
        <w:t xml:space="preserve">Figure </w:t>
      </w:r>
      <w:r>
        <w:t xml:space="preserve">3 along </w:t>
      </w:r>
      <w:r w:rsidR="006E0C18">
        <w:t xml:space="preserve">with </w:t>
      </w:r>
      <w:r>
        <w:t>the compression pretreatment modification studied herein</w:t>
      </w:r>
      <w:r w:rsidR="000861F0" w:rsidRPr="00467570">
        <w:t>. The SU</w:t>
      </w:r>
      <w:r w:rsidR="00351DE7" w:rsidRPr="00467570">
        <w:t>-</w:t>
      </w:r>
      <w:r w:rsidR="005B5DA6" w:rsidRPr="00467570">
        <w:t>8 formul</w:t>
      </w:r>
      <w:r w:rsidR="00A22286" w:rsidRPr="00467570">
        <w:t>ation was casted</w:t>
      </w:r>
      <w:r w:rsidR="00561B9C">
        <w:t xml:space="preserve"> </w:t>
      </w:r>
      <w:r w:rsidR="00955215">
        <w:t>into rectangular sheets with dimensions of 10-15 mm x 25-30 mm x 1-1.5</w:t>
      </w:r>
      <w:r w:rsidR="00573C88">
        <w:t xml:space="preserve"> (or 0.6)</w:t>
      </w:r>
      <w:r w:rsidR="00955215">
        <w:t xml:space="preserve"> mm using</w:t>
      </w:r>
      <w:r w:rsidR="00561B9C">
        <w:t xml:space="preserve"> the PDMS molds</w:t>
      </w:r>
      <w:r w:rsidR="001B2376">
        <w:t xml:space="preserve"> mentioned above</w:t>
      </w:r>
      <w:r w:rsidR="00561B9C">
        <w:t>.</w:t>
      </w:r>
      <w:r w:rsidR="00A22286" w:rsidRPr="00467570">
        <w:t xml:space="preserve"> </w:t>
      </w:r>
      <w:r w:rsidR="00561B9C">
        <w:t>T</w:t>
      </w:r>
      <w:r w:rsidR="00A22286" w:rsidRPr="00467570">
        <w:t>he cyclopentanone</w:t>
      </w:r>
      <w:r w:rsidR="00561B9C">
        <w:t xml:space="preserve"> was evaporated</w:t>
      </w:r>
      <w:r w:rsidR="005B5DA6" w:rsidRPr="00467570">
        <w:t xml:space="preserve"> by increasing the temperature to 75 °C for 4h using a standard hot-plate</w:t>
      </w:r>
      <w:r w:rsidR="004006EA">
        <w:t xml:space="preserve"> to ensure most of the solvent </w:t>
      </w:r>
      <w:r w:rsidR="006F36D2">
        <w:t xml:space="preserve">is absent </w:t>
      </w:r>
      <w:r w:rsidR="001B2376">
        <w:t>for</w:t>
      </w:r>
      <w:r w:rsidR="006F36D2">
        <w:t xml:space="preserve"> the next steps</w:t>
      </w:r>
      <w:r w:rsidR="005B5DA6" w:rsidRPr="00467570">
        <w:t xml:space="preserve">. </w:t>
      </w:r>
      <w:r w:rsidR="005E2629" w:rsidRPr="00467570">
        <w:t>For the case of the mechanically pretreated samples, t</w:t>
      </w:r>
      <w:r w:rsidR="000861F0" w:rsidRPr="00467570">
        <w:t>he pre-heated SU</w:t>
      </w:r>
      <w:r w:rsidR="00351DE7" w:rsidRPr="00467570">
        <w:t>-</w:t>
      </w:r>
      <w:r w:rsidR="005B5DA6" w:rsidRPr="00467570">
        <w:t xml:space="preserve">8 sheets were compressed by </w:t>
      </w:r>
      <w:r w:rsidR="005E2629" w:rsidRPr="00467570">
        <w:t xml:space="preserve">quickly </w:t>
      </w:r>
      <w:r w:rsidR="005B5DA6" w:rsidRPr="00467570">
        <w:t>applying a constant load of up to 2000 kg for 30 min</w:t>
      </w:r>
      <w:r w:rsidR="00056B97" w:rsidRPr="00467570">
        <w:t>utes</w:t>
      </w:r>
      <w:r w:rsidR="005B5DA6" w:rsidRPr="00467570">
        <w:t xml:space="preserve"> to yield a maximum compressive stress of around 50 MPa</w:t>
      </w:r>
      <w:r w:rsidR="006F36D2">
        <w:t>, which was</w:t>
      </w:r>
      <w:r w:rsidR="00D70B8A" w:rsidRPr="00467570">
        <w:t xml:space="preserve"> </w:t>
      </w:r>
      <w:r w:rsidR="00DE7C1B">
        <w:t>kept</w:t>
      </w:r>
      <w:r w:rsidR="006F36D2">
        <w:t xml:space="preserve"> constant over the sample</w:t>
      </w:r>
      <w:r w:rsidR="00B01F29">
        <w:t xml:space="preserve"> </w:t>
      </w:r>
      <w:r w:rsidR="00DE7C1B">
        <w:t xml:space="preserve">for 30 minutes </w:t>
      </w:r>
      <w:r w:rsidR="00D70B8A" w:rsidRPr="00467570">
        <w:t>at 90˚C</w:t>
      </w:r>
      <w:r w:rsidR="005B5DA6" w:rsidRPr="00467570">
        <w:t xml:space="preserve">. </w:t>
      </w:r>
      <w:r w:rsidR="007811C8">
        <w:t>The thickness of the compressed samples decreased from 1-1.5 mm to 0.6 mm after compression.</w:t>
      </w:r>
      <w:r w:rsidR="00AA753B">
        <w:t xml:space="preserve"> </w:t>
      </w:r>
      <w:r w:rsidR="005B5DA6" w:rsidRPr="00467570">
        <w:t xml:space="preserve">The compressed samples were immediately </w:t>
      </w:r>
      <w:r w:rsidR="00D70B8A" w:rsidRPr="00467570">
        <w:t xml:space="preserve">thereafter </w:t>
      </w:r>
      <w:r w:rsidR="005B5DA6" w:rsidRPr="00467570">
        <w:t xml:space="preserve">exposed </w:t>
      </w:r>
      <w:r w:rsidR="00DF5901" w:rsidRPr="00467570">
        <w:t xml:space="preserve">to </w:t>
      </w:r>
      <w:r w:rsidR="005B5DA6" w:rsidRPr="00467570">
        <w:t>365 nm light in a UV chamber (DYMAX 2000-EC equipped with a halogen bulb with an intensity of approximately 105 mW/cm</w:t>
      </w:r>
      <w:r w:rsidR="005B5DA6" w:rsidRPr="00467570">
        <w:rPr>
          <w:vertAlign w:val="superscript"/>
        </w:rPr>
        <w:t>2</w:t>
      </w:r>
      <w:r w:rsidR="005B5DA6" w:rsidRPr="00467570">
        <w:t>)</w:t>
      </w:r>
      <w:r w:rsidR="00DF5901" w:rsidRPr="00467570">
        <w:t xml:space="preserve"> for 60 seconds</w:t>
      </w:r>
      <w:r w:rsidR="005B5DA6" w:rsidRPr="00467570">
        <w:t xml:space="preserve">. </w:t>
      </w:r>
      <w:r w:rsidR="005D727D" w:rsidRPr="00467570">
        <w:t xml:space="preserve">Control samples were fabricated </w:t>
      </w:r>
      <w:r w:rsidR="007811C8">
        <w:t xml:space="preserve">at a smaller </w:t>
      </w:r>
      <w:r w:rsidR="001140D5">
        <w:t xml:space="preserve">initial </w:t>
      </w:r>
      <w:r w:rsidR="007811C8">
        <w:t xml:space="preserve">thickness (0.6 mm) </w:t>
      </w:r>
      <w:r w:rsidR="001140D5">
        <w:t xml:space="preserve">and </w:t>
      </w:r>
      <w:r w:rsidR="001B36CA" w:rsidRPr="00467570">
        <w:t>expos</w:t>
      </w:r>
      <w:r w:rsidR="001B36CA">
        <w:t>ed</w:t>
      </w:r>
      <w:r w:rsidR="001B36CA" w:rsidRPr="00467570">
        <w:t xml:space="preserve"> to UV</w:t>
      </w:r>
      <w:r w:rsidR="001B36CA">
        <w:t xml:space="preserve"> </w:t>
      </w:r>
      <w:r w:rsidR="001B36CA" w:rsidRPr="00467570">
        <w:t xml:space="preserve">light </w:t>
      </w:r>
      <w:r w:rsidR="002C2E65">
        <w:t xml:space="preserve">for </w:t>
      </w:r>
      <w:r w:rsidR="001B2376">
        <w:t>60 seconds</w:t>
      </w:r>
      <w:r w:rsidR="002C2E65">
        <w:t xml:space="preserve"> before pyrolysis, but </w:t>
      </w:r>
      <w:r w:rsidR="005D727D" w:rsidRPr="00467570">
        <w:t xml:space="preserve">without </w:t>
      </w:r>
      <w:r w:rsidR="00F45EE8">
        <w:t>having being compressed</w:t>
      </w:r>
      <w:r w:rsidR="005D727D" w:rsidRPr="00467570">
        <w:t>.</w:t>
      </w:r>
    </w:p>
    <w:p w14:paraId="311615C1" w14:textId="6FBA5065" w:rsidR="003D1765" w:rsidRPr="00467570" w:rsidRDefault="00A34632" w:rsidP="000D1DFB">
      <w:pPr>
        <w:pStyle w:val="Els-body-text"/>
        <w:spacing w:after="240"/>
      </w:pPr>
      <w:r>
        <w:t xml:space="preserve">The last step was to </w:t>
      </w:r>
      <w:ins w:id="0" w:author="Braulio Cárdenas Benítez" w:date="2020-07-28T13:23:00Z">
        <w:r w:rsidR="00870BC3">
          <w:t xml:space="preserve">pyrolyze </w:t>
        </w:r>
      </w:ins>
      <w:r>
        <w:t>both groups of p</w:t>
      </w:r>
      <w:r w:rsidRPr="00467570">
        <w:t xml:space="preserve">hotopolymerized samples with and without the compression step </w:t>
      </w:r>
      <w:r w:rsidR="00166EA8" w:rsidRPr="00467570">
        <w:t>at 1000 °C under</w:t>
      </w:r>
      <w:r w:rsidR="008D4D5D">
        <w:t xml:space="preserve"> a</w:t>
      </w:r>
      <w:r w:rsidR="00166EA8" w:rsidRPr="00467570">
        <w:t xml:space="preserve"> </w:t>
      </w:r>
      <w:r w:rsidR="00F4711C">
        <w:t xml:space="preserve">continuous flow of ultra-high purity </w:t>
      </w:r>
      <w:r w:rsidR="008D4D5D">
        <w:t>nitrogen (</w:t>
      </w:r>
      <w:r w:rsidR="00166EA8" w:rsidRPr="00467570">
        <w:t>N</w:t>
      </w:r>
      <w:r w:rsidR="00166EA8" w:rsidRPr="00467570">
        <w:rPr>
          <w:vertAlign w:val="subscript"/>
        </w:rPr>
        <w:t>2</w:t>
      </w:r>
      <w:r w:rsidR="00F4711C">
        <w:t>, 99.99%</w:t>
      </w:r>
      <w:r w:rsidR="008D4D5D" w:rsidRPr="008D4D5D">
        <w:t>)</w:t>
      </w:r>
      <w:r w:rsidR="00166EA8" w:rsidRPr="00467570">
        <w:t xml:space="preserve"> atmosphere</w:t>
      </w:r>
      <w:r w:rsidR="00FB29DE">
        <w:t xml:space="preserve"> at about 5 L/min sustained </w:t>
      </w:r>
      <w:r w:rsidR="00EE1CE0">
        <w:t>during the entire heat-treatment step</w:t>
      </w:r>
      <w:r w:rsidR="00166EA8" w:rsidRPr="00467570">
        <w:t xml:space="preserve">. The samples were pyrolyzed in a </w:t>
      </w:r>
      <w:r w:rsidR="00790B5B" w:rsidRPr="00467570">
        <w:t>PEO 601</w:t>
      </w:r>
      <w:r w:rsidR="00790B5B">
        <w:t xml:space="preserve"> </w:t>
      </w:r>
      <w:r w:rsidR="00166EA8" w:rsidRPr="00467570">
        <w:t xml:space="preserve">furnace (ATV Technologie GmbH, </w:t>
      </w:r>
      <w:r w:rsidR="00E67F2D">
        <w:t xml:space="preserve">Vaterstetten, </w:t>
      </w:r>
      <w:r w:rsidR="00166EA8" w:rsidRPr="00467570">
        <w:t xml:space="preserve">Germany) according to the following </w:t>
      </w:r>
      <w:r w:rsidR="00166EA8">
        <w:t>carbonization protocol</w:t>
      </w:r>
      <w:r w:rsidR="00166EA8" w:rsidRPr="00467570">
        <w:t xml:space="preserve">: </w:t>
      </w:r>
      <w:r w:rsidR="005C2E0D">
        <w:t>pre-carbonization—</w:t>
      </w:r>
      <w:r w:rsidR="005C2E0D" w:rsidRPr="00467570">
        <w:t xml:space="preserve"> </w:t>
      </w:r>
      <w:r w:rsidR="00166EA8" w:rsidRPr="00467570">
        <w:t>(1) the temperature was increased from room temperature to 300°C at a heating rate of 30°C/min, (2) temperature was kept at 300 °C for 3</w:t>
      </w:r>
      <w:r w:rsidR="007E692B">
        <w:t xml:space="preserve"> </w:t>
      </w:r>
      <w:r w:rsidR="00166EA8" w:rsidRPr="00467570">
        <w:t xml:space="preserve">hours, </w:t>
      </w:r>
      <w:r w:rsidR="005C2E0D">
        <w:t>carbonization—</w:t>
      </w:r>
      <w:r w:rsidR="005C2E0D" w:rsidRPr="00467570">
        <w:t xml:space="preserve"> </w:t>
      </w:r>
      <w:r w:rsidR="00166EA8" w:rsidRPr="00467570">
        <w:t>(3)</w:t>
      </w:r>
      <w:r w:rsidR="005C2E0D">
        <w:t xml:space="preserve"> </w:t>
      </w:r>
      <w:r w:rsidR="00166EA8" w:rsidRPr="00467570">
        <w:t>the temperature was ramped to 900°C at 10°C/min and kept for 1hour, and (4) the temperature was brought back to room temperature at 30°C/min.</w:t>
      </w:r>
      <w:r w:rsidR="00E804A4">
        <w:t xml:space="preserve"> A standard annealing stage was not used in this study.</w:t>
      </w:r>
      <w:r w:rsidR="00166EA8" w:rsidRPr="00467570">
        <w:t xml:space="preserve"> This protocol was based on </w:t>
      </w:r>
      <w:r w:rsidR="00E804A4">
        <w:t xml:space="preserve">a previously reported </w:t>
      </w:r>
      <w:r w:rsidR="00166EA8">
        <w:t xml:space="preserve">fabrication protocol to produce </w:t>
      </w:r>
      <w:r w:rsidR="00166EA8" w:rsidRPr="00467570">
        <w:t xml:space="preserve">MEMS from </w:t>
      </w:r>
      <w:r w:rsidR="00166EA8">
        <w:t xml:space="preserve">patterned </w:t>
      </w:r>
      <w:r w:rsidR="00166EA8" w:rsidRPr="00467570">
        <w:t>photoresist</w:t>
      </w:r>
      <w:r w:rsidR="00166EA8">
        <w:t>s</w:t>
      </w:r>
      <w:r w:rsidR="00166EA8" w:rsidRPr="00467570">
        <w:t xml:space="preserve"> such as SU-8</w:t>
      </w:r>
      <w:r w:rsidR="00E804A4">
        <w:t xml:space="preserve"> for electrochemical sensors</w:t>
      </w:r>
      <w:r w:rsidR="00166EA8">
        <w:t>,</w:t>
      </w:r>
      <w:r w:rsidR="00166EA8" w:rsidRPr="00467570">
        <w:t xml:space="preserve"> and expecting to obtain pyrolytic carbon material</w:t>
      </w:r>
      <w:r w:rsidR="00166EA8">
        <w:t xml:space="preserve"> with optimal properties</w:t>
      </w:r>
      <w:r w:rsidR="00166EA8" w:rsidRPr="00467570">
        <w:t xml:space="preserve"> </w:t>
      </w:r>
      <w:r w:rsidR="00166EA8">
        <w:t>at</w:t>
      </w:r>
      <w:r w:rsidR="00166EA8" w:rsidRPr="00467570">
        <w:t xml:space="preserve"> these temperatures and heating rates.</w:t>
      </w:r>
      <w:r w:rsidR="00962A5D">
        <w:t xml:space="preserve"> Al</w:t>
      </w:r>
      <w:r w:rsidR="00C03400">
        <w:t>l</w:t>
      </w:r>
      <w:r w:rsidR="00962A5D">
        <w:t xml:space="preserve"> samples had dimensions of 10-15 mm x 25-30 mm x 0.6 mm when entering the furnace. During pyrolysis, the thickness of </w:t>
      </w:r>
      <w:r w:rsidR="00C03400">
        <w:t xml:space="preserve">all the </w:t>
      </w:r>
      <w:r w:rsidR="00962A5D">
        <w:t>samples decreased t</w:t>
      </w:r>
      <w:r w:rsidR="00C03400">
        <w:t xml:space="preserve">o approximately </w:t>
      </w:r>
      <w:r w:rsidR="00962A5D">
        <w:t>0.5 mm.</w:t>
      </w:r>
      <w:r w:rsidR="00C03400">
        <w:t xml:space="preserve"> </w:t>
      </w:r>
      <w:r w:rsidR="00C03400" w:rsidRPr="00467570">
        <w:t xml:space="preserve">The </w:t>
      </w:r>
      <w:r w:rsidR="00C03400">
        <w:t>s</w:t>
      </w:r>
      <w:r w:rsidR="00C03400" w:rsidRPr="00467570">
        <w:t>amples</w:t>
      </w:r>
      <w:r w:rsidR="008538F1">
        <w:t xml:space="preserve"> that were going to be</w:t>
      </w:r>
      <w:r w:rsidR="00C03400">
        <w:t xml:space="preserve"> compressed</w:t>
      </w:r>
      <w:r w:rsidR="00C03400" w:rsidRPr="00467570">
        <w:t xml:space="preserve"> were casted in molds with higher thickness (1.5 mm)</w:t>
      </w:r>
      <w:r w:rsidR="00C03400">
        <w:t xml:space="preserve"> so that</w:t>
      </w:r>
      <w:r w:rsidR="00C03400" w:rsidRPr="00467570">
        <w:t xml:space="preserve"> after applying </w:t>
      </w:r>
      <w:r w:rsidR="00C03400">
        <w:t xml:space="preserve">the </w:t>
      </w:r>
      <w:r w:rsidR="00C03400" w:rsidRPr="00467570">
        <w:t>compressive force</w:t>
      </w:r>
      <w:r w:rsidR="0054525B">
        <w:t xml:space="preserve"> the</w:t>
      </w:r>
      <w:r w:rsidR="00C03400">
        <w:t xml:space="preserve"> </w:t>
      </w:r>
      <w:r w:rsidR="00C03400" w:rsidRPr="00467570">
        <w:t>thickness</w:t>
      </w:r>
      <w:r w:rsidR="0054525B">
        <w:t xml:space="preserve"> went down to 0.6 mm and then to</w:t>
      </w:r>
      <w:r w:rsidR="00C03400" w:rsidRPr="00467570">
        <w:t xml:space="preserve"> 0.5 mm</w:t>
      </w:r>
      <w:r w:rsidR="0054525B">
        <w:t xml:space="preserve"> after pyrolysis</w:t>
      </w:r>
      <w:r w:rsidR="00C03400" w:rsidRPr="00467570">
        <w:t>.</w:t>
      </w:r>
      <w:r w:rsidR="00C03400">
        <w:t xml:space="preserve"> C</w:t>
      </w:r>
      <w:r w:rsidR="00C03400" w:rsidRPr="00467570">
        <w:t>ontrol samples</w:t>
      </w:r>
      <w:r w:rsidR="00C03400">
        <w:t>, without compression pretreatment,</w:t>
      </w:r>
      <w:r w:rsidR="00C03400" w:rsidRPr="00467570">
        <w:t xml:space="preserve"> were casted in </w:t>
      </w:r>
      <w:r w:rsidR="008538F1">
        <w:t>smaller</w:t>
      </w:r>
      <w:r w:rsidR="00C03400" w:rsidRPr="00467570">
        <w:t xml:space="preserve"> </w:t>
      </w:r>
      <w:r w:rsidR="008538F1">
        <w:t xml:space="preserve">PDMS </w:t>
      </w:r>
      <w:r w:rsidR="00C03400" w:rsidRPr="00467570">
        <w:t>mold</w:t>
      </w:r>
      <w:r w:rsidR="008538F1">
        <w:t>s</w:t>
      </w:r>
      <w:r w:rsidR="00C03400" w:rsidRPr="00467570">
        <w:t xml:space="preserve"> to yield</w:t>
      </w:r>
      <w:r w:rsidR="00C03400">
        <w:t xml:space="preserve"> the same final</w:t>
      </w:r>
      <w:r w:rsidR="00C03400" w:rsidRPr="00467570">
        <w:t xml:space="preserve"> thickness</w:t>
      </w:r>
      <w:r w:rsidR="00770446">
        <w:t xml:space="preserve"> </w:t>
      </w:r>
      <w:r w:rsidR="008538F1">
        <w:t>after pyrolysis</w:t>
      </w:r>
      <w:r w:rsidR="00C03400" w:rsidRPr="00467570">
        <w:t>.</w:t>
      </w:r>
    </w:p>
    <w:p w14:paraId="36258682" w14:textId="2242DB74" w:rsidR="003D1765" w:rsidRPr="00467570" w:rsidRDefault="00166EA8" w:rsidP="003D1765">
      <w:pPr>
        <w:pStyle w:val="Els-caption"/>
      </w:pPr>
      <w:r w:rsidRPr="00467570">
        <w:rPr>
          <w:noProof/>
        </w:rPr>
        <w:lastRenderedPageBreak/>
        <w:drawing>
          <wp:anchor distT="0" distB="0" distL="114300" distR="114300" simplePos="0" relativeHeight="251661312" behindDoc="1" locked="0" layoutInCell="1" allowOverlap="1" wp14:anchorId="713872B8" wp14:editId="79E9C489">
            <wp:simplePos x="0" y="0"/>
            <wp:positionH relativeFrom="margin">
              <wp:align>center</wp:align>
            </wp:positionH>
            <wp:positionV relativeFrom="paragraph">
              <wp:posOffset>98126</wp:posOffset>
            </wp:positionV>
            <wp:extent cx="5691505" cy="255651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12">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691505" cy="2556510"/>
                    </a:xfrm>
                    <a:prstGeom prst="rect">
                      <a:avLst/>
                    </a:prstGeom>
                  </pic:spPr>
                </pic:pic>
              </a:graphicData>
            </a:graphic>
            <wp14:sizeRelH relativeFrom="page">
              <wp14:pctWidth>0</wp14:pctWidth>
            </wp14:sizeRelH>
            <wp14:sizeRelV relativeFrom="page">
              <wp14:pctHeight>0</wp14:pctHeight>
            </wp14:sizeRelV>
          </wp:anchor>
        </w:drawing>
      </w:r>
    </w:p>
    <w:p w14:paraId="43CC99E8" w14:textId="4DDA03D7" w:rsidR="005B5DA6" w:rsidRPr="00467570" w:rsidRDefault="003D1765" w:rsidP="00166EA8">
      <w:pPr>
        <w:pStyle w:val="Els-caption"/>
        <w:jc w:val="center"/>
      </w:pPr>
      <w:r w:rsidRPr="00467570">
        <w:t xml:space="preserve">Figure </w:t>
      </w:r>
      <w:r>
        <w:t>3</w:t>
      </w:r>
      <w:r w:rsidRPr="00467570">
        <w:t xml:space="preserve">. </w:t>
      </w:r>
      <w:r w:rsidR="009B7627">
        <w:t>P</w:t>
      </w:r>
      <w:r w:rsidRPr="00467570">
        <w:t xml:space="preserve">rocedure </w:t>
      </w:r>
      <w:r w:rsidR="009B7627">
        <w:t xml:space="preserve">employed </w:t>
      </w:r>
      <w:r w:rsidRPr="00467570">
        <w:t>for the fabrication of carbon materials derived from SU-8 with addition of a mechanical pretreatment step where the uncured oligomer is isothermally compressed before photopolymerization</w:t>
      </w:r>
      <w:r w:rsidR="00A13E46">
        <w:t xml:space="preserve"> and carbonization</w:t>
      </w:r>
      <w:r w:rsidRPr="00467570">
        <w:t>.</w:t>
      </w:r>
    </w:p>
    <w:p w14:paraId="65F346B0" w14:textId="1A0F7A7A" w:rsidR="005B5DA6" w:rsidRPr="00467570" w:rsidRDefault="005B5DA6" w:rsidP="006D7E3C">
      <w:pPr>
        <w:pStyle w:val="Els-2ndorder-head"/>
      </w:pPr>
      <w:r w:rsidRPr="00467570">
        <w:t>XRD and Raman spectroscopy</w:t>
      </w:r>
    </w:p>
    <w:p w14:paraId="2ED4C955" w14:textId="21FB1263" w:rsidR="005B5DA6" w:rsidRPr="00467570" w:rsidRDefault="005B5DA6" w:rsidP="00D7323D">
      <w:pPr>
        <w:pStyle w:val="Els-body-text"/>
        <w:spacing w:after="240"/>
      </w:pPr>
      <w:r w:rsidRPr="00467570">
        <w:t>X-</w:t>
      </w:r>
      <w:r w:rsidR="00A966B4">
        <w:t>r</w:t>
      </w:r>
      <w:r w:rsidRPr="00467570">
        <w:t xml:space="preserve">ay diffraction (XRD) patterns were obtained for all samples recording over a 2θ in the range of 5-55° using a </w:t>
      </w:r>
      <w:r w:rsidR="004940A4" w:rsidRPr="00467570">
        <w:t>Miniflex 600</w:t>
      </w:r>
      <w:r w:rsidR="004940A4">
        <w:t xml:space="preserve"> </w:t>
      </w:r>
      <w:r w:rsidRPr="00467570">
        <w:t xml:space="preserve">spectrometer (Rigaku, </w:t>
      </w:r>
      <w:r w:rsidR="00C7219D">
        <w:t>Tokyo, JP</w:t>
      </w:r>
      <w:r w:rsidR="00D15C0D">
        <w:t>N</w:t>
      </w:r>
      <w:r w:rsidRPr="00467570">
        <w:t>) equipped with the Cu</w:t>
      </w:r>
      <w:r w:rsidRPr="000604BB">
        <w:rPr>
          <w:i/>
        </w:rPr>
        <w:t>K</w:t>
      </w:r>
      <w:r w:rsidRPr="008232BC">
        <w:rPr>
          <w:vertAlign w:val="subscript"/>
        </w:rPr>
        <w:t>α</w:t>
      </w:r>
      <w:r w:rsidRPr="00467570">
        <w:t xml:space="preserve"> radiation source. </w:t>
      </w:r>
    </w:p>
    <w:p w14:paraId="129F257F" w14:textId="156BD9B5" w:rsidR="005B5DA6" w:rsidRPr="00467570" w:rsidRDefault="005B5DA6" w:rsidP="00D7323D">
      <w:pPr>
        <w:pStyle w:val="Els-body-text"/>
        <w:spacing w:after="240"/>
      </w:pPr>
      <w:r w:rsidRPr="00467570">
        <w:t>Analysis of the</w:t>
      </w:r>
      <w:r w:rsidR="006A15CD">
        <w:t xml:space="preserve"> relative</w:t>
      </w:r>
      <w:r w:rsidRPr="00467570">
        <w:t xml:space="preserve"> sp</w:t>
      </w:r>
      <w:r w:rsidRPr="00467570">
        <w:rPr>
          <w:vertAlign w:val="superscript"/>
        </w:rPr>
        <w:t>2</w:t>
      </w:r>
      <w:r w:rsidRPr="00467570">
        <w:t>-hybridized carbon content was carried out using a</w:t>
      </w:r>
      <w:r w:rsidR="0005613C">
        <w:t xml:space="preserve">n InVia </w:t>
      </w:r>
      <w:r w:rsidRPr="00467570">
        <w:t xml:space="preserve">Raman </w:t>
      </w:r>
      <w:r w:rsidR="0005613C">
        <w:t>Microscope</w:t>
      </w:r>
      <w:r w:rsidRPr="00467570">
        <w:t xml:space="preserve"> (</w:t>
      </w:r>
      <w:r w:rsidR="0005613C">
        <w:t>Re</w:t>
      </w:r>
      <w:r w:rsidR="00643CED">
        <w:t>nishaw</w:t>
      </w:r>
      <w:r w:rsidRPr="00467570">
        <w:t xml:space="preserve">, </w:t>
      </w:r>
      <w:r w:rsidR="00ED5825">
        <w:t>Wotton-under-Edge</w:t>
      </w:r>
      <w:r w:rsidR="00AC4569">
        <w:t xml:space="preserve">, </w:t>
      </w:r>
      <w:r w:rsidR="00ED5825">
        <w:t>UK</w:t>
      </w:r>
      <w:r w:rsidRPr="00467570">
        <w:t>) equipped with a 532 nm laser. The Raman maps and the averaged Raman spectra were collected across 25 µm</w:t>
      </w:r>
      <w:r w:rsidRPr="00467570">
        <w:rPr>
          <w:vertAlign w:val="superscript"/>
        </w:rPr>
        <w:t>2</w:t>
      </w:r>
      <w:r w:rsidRPr="00467570">
        <w:t xml:space="preserve"> tiles. </w:t>
      </w:r>
      <w:r w:rsidR="00341939">
        <w:t>Lorentzian fitting was used in MATLAB to deconvolute the bands of interest and analyze their maxima and areas.</w:t>
      </w:r>
    </w:p>
    <w:p w14:paraId="633C7A02" w14:textId="48CC7EB8" w:rsidR="005B5DA6" w:rsidRPr="00467570" w:rsidRDefault="0099142C" w:rsidP="006D7E3C">
      <w:pPr>
        <w:pStyle w:val="Els-2ndorder-head"/>
      </w:pPr>
      <w:r>
        <w:t>Four-point probe</w:t>
      </w:r>
      <w:r w:rsidR="005B5DA6" w:rsidRPr="00467570">
        <w:t xml:space="preserve"> measurements</w:t>
      </w:r>
    </w:p>
    <w:p w14:paraId="7B5FCA38" w14:textId="365C0DE5" w:rsidR="005B5DA6" w:rsidRPr="00467570" w:rsidRDefault="005B5DA6" w:rsidP="0074234B">
      <w:pPr>
        <w:pStyle w:val="Els-body-text"/>
        <w:spacing w:after="240"/>
      </w:pPr>
      <w:r w:rsidRPr="00467570">
        <w:t xml:space="preserve">The </w:t>
      </w:r>
      <w:r w:rsidR="0099142C">
        <w:t xml:space="preserve">electrical sheet </w:t>
      </w:r>
      <w:r w:rsidR="00EB7F57">
        <w:t>resistance</w:t>
      </w:r>
      <w:r w:rsidR="00107F31">
        <w:t xml:space="preserve"> (</w:t>
      </w:r>
      <m:oMath>
        <m:f>
          <m:fPr>
            <m:type m:val="lin"/>
            <m:ctrlPr>
              <w:rPr>
                <w:rFonts w:ascii="Cambria Math" w:hAnsi="Cambria Math"/>
                <w:i/>
              </w:rPr>
            </m:ctrlPr>
          </m:fPr>
          <m:num>
            <m:r>
              <m:rPr>
                <m:sty m:val="p"/>
              </m:rPr>
              <w:rPr>
                <w:rFonts w:ascii="Cambria Math" w:hAnsi="Cambria Math"/>
              </w:rPr>
              <m:t>Ω</m:t>
            </m:r>
          </m:num>
          <m:den>
            <m:r>
              <w:rPr>
                <w:rFonts w:ascii="Cambria Math" w:hAnsi="Cambria Math"/>
                <w:i/>
              </w:rPr>
              <w:sym w:font="Symbol" w:char="F0FF"/>
            </m:r>
          </m:den>
        </m:f>
      </m:oMath>
      <w:r w:rsidR="00107F31">
        <w:t>)</w:t>
      </w:r>
      <w:r w:rsidR="003C792B" w:rsidRPr="00467570">
        <w:t xml:space="preserve"> of </w:t>
      </w:r>
      <w:r w:rsidR="0099142C">
        <w:t xml:space="preserve">the </w:t>
      </w:r>
      <w:r w:rsidR="003C792B" w:rsidRPr="00467570">
        <w:t xml:space="preserve">samples was </w:t>
      </w:r>
      <w:r w:rsidR="00A2085C">
        <w:t>estimated</w:t>
      </w:r>
      <w:r w:rsidR="003C792B" w:rsidRPr="00467570">
        <w:t xml:space="preserve"> using the</w:t>
      </w:r>
      <w:r w:rsidRPr="00467570">
        <w:t xml:space="preserve"> four-point-probe</w:t>
      </w:r>
      <w:r w:rsidR="003C792B" w:rsidRPr="00467570">
        <w:t xml:space="preserve"> method</w:t>
      </w:r>
      <w:r w:rsidR="0008013C">
        <w:t xml:space="preserve"> and then converted to bulk resistivity</w:t>
      </w:r>
      <w:r w:rsidRPr="00467570">
        <w:t xml:space="preserve">. </w:t>
      </w:r>
      <w:r w:rsidR="003C792B" w:rsidRPr="00467570">
        <w:t>F</w:t>
      </w:r>
      <w:r w:rsidRPr="00467570">
        <w:t xml:space="preserve">our </w:t>
      </w:r>
      <w:r w:rsidR="003C792B" w:rsidRPr="00467570">
        <w:t>electrical probes were</w:t>
      </w:r>
      <w:r w:rsidRPr="00467570">
        <w:t xml:space="preserve"> placed</w:t>
      </w:r>
      <w:r w:rsidR="0021682C">
        <w:t xml:space="preserve"> in-line</w:t>
      </w:r>
      <w:r w:rsidRPr="00467570">
        <w:t xml:space="preserve"> in contact with the </w:t>
      </w:r>
      <w:r w:rsidR="00401A31">
        <w:t xml:space="preserve">top </w:t>
      </w:r>
      <w:r w:rsidRPr="00467570">
        <w:t>surface</w:t>
      </w:r>
      <w:r w:rsidR="003C792B" w:rsidRPr="00467570">
        <w:t xml:space="preserve"> of</w:t>
      </w:r>
      <w:r w:rsidR="0021682C">
        <w:t xml:space="preserve"> square</w:t>
      </w:r>
      <w:r w:rsidR="00401A31">
        <w:t xml:space="preserve"> shaped samples of</w:t>
      </w:r>
      <w:r w:rsidR="003C792B" w:rsidRPr="00467570">
        <w:t xml:space="preserve"> casted</w:t>
      </w:r>
      <w:r w:rsidR="00401A31">
        <w:t xml:space="preserve"> and uncured </w:t>
      </w:r>
      <w:r w:rsidR="0021682C">
        <w:t>BPNE</w:t>
      </w:r>
      <w:r w:rsidR="003C792B" w:rsidRPr="00467570">
        <w:t xml:space="preserve"> </w:t>
      </w:r>
      <w:r w:rsidR="00401A31">
        <w:t>resin</w:t>
      </w:r>
      <w:r w:rsidR="00C86B63">
        <w:t xml:space="preserve"> using a spacing</w:t>
      </w:r>
      <w:r w:rsidR="0008013C">
        <w:t xml:space="preserve"> of 5-10 mm between the needles</w:t>
      </w:r>
      <w:r w:rsidRPr="00467570">
        <w:t xml:space="preserve">. </w:t>
      </w:r>
      <w:r w:rsidR="0021682C">
        <w:t>An electrical</w:t>
      </w:r>
      <w:r w:rsidRPr="00467570">
        <w:t xml:space="preserve"> current</w:t>
      </w:r>
      <w:r w:rsidR="00292CB6">
        <w:t xml:space="preserve">, </w:t>
      </w:r>
      <w:r w:rsidR="0074234B">
        <w:t xml:space="preserve">varied </w:t>
      </w:r>
      <w:r w:rsidR="00292CB6">
        <w:t>between</w:t>
      </w:r>
      <w:r w:rsidR="00292CB6" w:rsidRPr="00467570">
        <w:t xml:space="preserve"> 0 and 1.5 amperes</w:t>
      </w:r>
      <w:r w:rsidR="00292CB6">
        <w:t>,</w:t>
      </w:r>
      <w:r w:rsidRPr="00467570">
        <w:t xml:space="preserve"> </w:t>
      </w:r>
      <w:r w:rsidR="0021682C">
        <w:t>was</w:t>
      </w:r>
      <w:r w:rsidRPr="00467570">
        <w:t xml:space="preserve"> applied through the samp</w:t>
      </w:r>
      <w:r w:rsidR="003C792B" w:rsidRPr="00467570">
        <w:t>le from the outer two probes</w:t>
      </w:r>
      <w:r w:rsidR="00292CB6">
        <w:t>, while</w:t>
      </w:r>
      <w:r w:rsidRPr="00467570">
        <w:t xml:space="preserve"> the voltage drop is measured by the inner probes </w:t>
      </w:r>
      <w:r w:rsidRPr="00467570">
        <w:fldChar w:fldCharType="begin" w:fldLock="1"/>
      </w:r>
      <w:r w:rsidR="002B101A">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09b856d2-30c2-4272-932f-a2863c02a5fc"]}],"mendeley":{"formattedCitation":"[22]","plainTextFormattedCitation":"[22]","previouslyFormattedCitation":"[22]"},"properties":{"noteIndex":0},"schema":"https://github.com/citation-style-language/schema/raw/master/csl-citation.json"}</w:instrText>
      </w:r>
      <w:r w:rsidRPr="00467570">
        <w:fldChar w:fldCharType="separate"/>
      </w:r>
      <w:r w:rsidRPr="00467570">
        <w:rPr>
          <w:noProof/>
        </w:rPr>
        <w:t>[22]</w:t>
      </w:r>
      <w:r w:rsidRPr="00467570">
        <w:fldChar w:fldCharType="end"/>
      </w:r>
      <w:r w:rsidRPr="00467570">
        <w:t xml:space="preserve">. </w:t>
      </w:r>
      <w:r w:rsidR="00FF26C4">
        <w:t>For the dimensions and geometry of the samples used</w:t>
      </w:r>
      <w:r w:rsidR="00A96BF4">
        <w:t xml:space="preserve"> herein</w:t>
      </w:r>
      <w:r w:rsidRPr="00467570">
        <w:t xml:space="preserve">, the </w:t>
      </w:r>
      <w:r w:rsidR="00A96BF4">
        <w:t>bulk resistivity</w:t>
      </w:r>
      <w:r w:rsidRPr="00467570">
        <w:t xml:space="preserve"> </w:t>
      </w:r>
      <w:r w:rsidR="00A96BF4">
        <w:t>was</w:t>
      </w:r>
      <w:r w:rsidRPr="00467570">
        <w:t xml:space="preserve"> calculated using </w:t>
      </w:r>
      <w:r w:rsidR="00FF26C4">
        <w:t>a</w:t>
      </w:r>
      <w:r w:rsidR="004E4F98">
        <w:t>n</w:t>
      </w:r>
      <w:r w:rsidR="00FF26C4">
        <w:t xml:space="preserve"> equation</w:t>
      </w:r>
      <w:r w:rsidR="004E4F98">
        <w:t xml:space="preserve"> (1)</w:t>
      </w:r>
      <w:r w:rsidR="00FF26C4">
        <w:t xml:space="preserve"> </w:t>
      </w:r>
      <w:r w:rsidR="004E4F98">
        <w:t xml:space="preserve">adapted </w:t>
      </w:r>
      <w:r w:rsidR="00FF26C4">
        <w:t>from the four-point method</w:t>
      </w:r>
      <w:r w:rsidR="004E4F98">
        <w:t xml:space="preserve"> to the geometry and size of our samples</w:t>
      </w:r>
      <w:r w:rsidRPr="00467570">
        <w:t>:</w:t>
      </w:r>
    </w:p>
    <w:p w14:paraId="22B6E47D" w14:textId="254730C8" w:rsidR="005B5DA6" w:rsidRPr="00467570" w:rsidRDefault="005B5DA6" w:rsidP="00D7323D">
      <w:pPr>
        <w:spacing w:after="24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π*t</m:t>
              </m:r>
            </m:num>
            <m:den>
              <m:r>
                <m:rPr>
                  <m:sty m:val="p"/>
                </m:rPr>
                <w:rPr>
                  <w:rFonts w:ascii="Cambria Math" w:hAnsi="Cambria Math"/>
                  <w:lang w:val="en-US"/>
                </w:rPr>
                <m:t>ln⁡</m:t>
              </m:r>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V</m:t>
                  </m:r>
                </m:num>
                <m:den>
                  <m:r>
                    <w:rPr>
                      <w:rFonts w:ascii="Cambria Math" w:hAnsi="Cambria Math"/>
                      <w:lang w:val="en-US"/>
                    </w:rPr>
                    <m:t>I</m:t>
                  </m:r>
                </m:den>
              </m:f>
            </m:e>
          </m:d>
          <m:r>
            <w:rPr>
              <w:rFonts w:ascii="Cambria Math" w:hAnsi="Cambria Math"/>
              <w:lang w:val="en-US"/>
            </w:rPr>
            <m:t xml:space="preserve">               (1)</m:t>
          </m:r>
        </m:oMath>
      </m:oMathPara>
    </w:p>
    <w:p w14:paraId="19EFEDEC" w14:textId="3850DA41" w:rsidR="005B5DA6" w:rsidRPr="00467570" w:rsidRDefault="005B5DA6" w:rsidP="00817683">
      <w:pPr>
        <w:pStyle w:val="Els-body-text"/>
        <w:spacing w:after="240"/>
      </w:pPr>
      <w:r w:rsidRPr="00467570">
        <w:t xml:space="preserve">Where, V is the voltage, I is the applied current, and t is the thickness of the thin sample sheet. </w:t>
      </w:r>
    </w:p>
    <w:p w14:paraId="6FCD1266" w14:textId="77777777" w:rsidR="005B5DA6" w:rsidRPr="00467570" w:rsidRDefault="005B5DA6" w:rsidP="006F0814">
      <w:pPr>
        <w:pStyle w:val="Els-1storder-head"/>
      </w:pPr>
      <w:r w:rsidRPr="00467570">
        <w:t>Results and discussion</w:t>
      </w:r>
    </w:p>
    <w:p w14:paraId="4BD4C1EC" w14:textId="13FFFB15" w:rsidR="008C2943" w:rsidRDefault="00CB3918" w:rsidP="009A098B">
      <w:pPr>
        <w:pStyle w:val="Els-body-text"/>
        <w:spacing w:after="240"/>
      </w:pPr>
      <w:r>
        <w:t>W</w:t>
      </w:r>
      <w:r w:rsidR="005B5DA6" w:rsidRPr="00467570">
        <w:t xml:space="preserve">e began by </w:t>
      </w:r>
      <w:r w:rsidR="00A70F3F">
        <w:t>searching</w:t>
      </w:r>
      <w:r>
        <w:t xml:space="preserve"> for variations in the</w:t>
      </w:r>
      <w:r w:rsidR="004E25E4">
        <w:t xml:space="preserve"> </w:t>
      </w:r>
      <w:r>
        <w:t>resistivity of the BPNE sheets</w:t>
      </w:r>
      <w:r w:rsidR="005B5DA6" w:rsidRPr="00467570">
        <w:t xml:space="preserve"> </w:t>
      </w:r>
      <w:r w:rsidR="00E030B5">
        <w:t xml:space="preserve">at ambient conditions </w:t>
      </w:r>
      <w:r w:rsidR="005B5DA6" w:rsidRPr="00467570">
        <w:t xml:space="preserve">using the four-point probe </w:t>
      </w:r>
      <w:r w:rsidR="006E7720" w:rsidRPr="00467570">
        <w:t>technique</w:t>
      </w:r>
      <w:r w:rsidR="005B5DA6" w:rsidRPr="00467570">
        <w:t xml:space="preserve"> </w:t>
      </w:r>
      <w:r w:rsidR="004E25E4">
        <w:t xml:space="preserve">in an in-line configuration </w:t>
      </w:r>
      <w:r w:rsidR="005B5DA6" w:rsidRPr="00467570">
        <w:t>for</w:t>
      </w:r>
      <w:r>
        <w:t xml:space="preserve"> </w:t>
      </w:r>
      <w:r w:rsidR="004E25E4">
        <w:t xml:space="preserve">the 0.5 mm </w:t>
      </w:r>
      <w:r w:rsidR="007B4E2F">
        <w:t xml:space="preserve">thick </w:t>
      </w:r>
      <w:r w:rsidR="00494DEF">
        <w:t xml:space="preserve">samples </w:t>
      </w:r>
      <w:r w:rsidR="005B5DA6" w:rsidRPr="00467570">
        <w:t xml:space="preserve">with and without </w:t>
      </w:r>
      <w:r w:rsidR="00055DCC">
        <w:t xml:space="preserve">the </w:t>
      </w:r>
      <w:r w:rsidR="005B5DA6" w:rsidRPr="00467570">
        <w:t>compression</w:t>
      </w:r>
      <w:r w:rsidR="00055DCC">
        <w:t xml:space="preserve"> pretreatment</w:t>
      </w:r>
      <w:r w:rsidR="005B5DA6" w:rsidRPr="00467570">
        <w:t xml:space="preserve">. </w:t>
      </w:r>
      <w:r w:rsidR="00324446" w:rsidRPr="00467570">
        <w:t xml:space="preserve">We observed a negligible difference in the resistivity values </w:t>
      </w:r>
      <w:r w:rsidR="00324446">
        <w:t>between</w:t>
      </w:r>
      <w:r w:rsidR="00324446" w:rsidRPr="00467570">
        <w:t xml:space="preserve"> the samples that were compressed before photocrosslinking </w:t>
      </w:r>
      <w:r w:rsidR="00324446">
        <w:t>and the</w:t>
      </w:r>
      <w:r w:rsidR="00324446" w:rsidRPr="00467570">
        <w:t xml:space="preserve"> samples that were photocrosslinked and pyrolyzed without mechanical compression. </w:t>
      </w:r>
      <w:r w:rsidR="002B7920">
        <w:t>It was</w:t>
      </w:r>
      <w:r w:rsidR="00324446" w:rsidRPr="00467570">
        <w:t xml:space="preserve"> </w:t>
      </w:r>
      <w:r w:rsidR="007C6E53">
        <w:t>ensure</w:t>
      </w:r>
      <w:r w:rsidR="002B7920">
        <w:t>d</w:t>
      </w:r>
      <w:r w:rsidR="007C6E53">
        <w:t xml:space="preserve"> that</w:t>
      </w:r>
      <w:r w:rsidR="00324446" w:rsidRPr="00467570">
        <w:t xml:space="preserve"> the </w:t>
      </w:r>
      <w:r w:rsidR="002B7920">
        <w:t>all samples</w:t>
      </w:r>
      <w:r w:rsidR="00324446" w:rsidRPr="00467570">
        <w:t xml:space="preserve"> </w:t>
      </w:r>
      <w:r w:rsidR="007C6E53">
        <w:t xml:space="preserve">had </w:t>
      </w:r>
      <w:r w:rsidR="00324446" w:rsidRPr="00467570">
        <w:t xml:space="preserve">approximately the same final thickness for both </w:t>
      </w:r>
      <w:r w:rsidR="007B4E2F">
        <w:t>groups</w:t>
      </w:r>
      <w:r w:rsidR="00324446" w:rsidRPr="00467570">
        <w:t xml:space="preserve"> of samples. At least three samples were tested for every group. </w:t>
      </w:r>
      <w:r w:rsidR="0000637B">
        <w:t>Our results</w:t>
      </w:r>
      <w:r w:rsidR="00324446" w:rsidRPr="00467570">
        <w:t xml:space="preserve"> </w:t>
      </w:r>
      <w:r w:rsidR="0000637B">
        <w:t>suggest</w:t>
      </w:r>
      <w:r w:rsidR="00324446" w:rsidRPr="00467570">
        <w:t xml:space="preserve"> that there is no</w:t>
      </w:r>
      <w:r w:rsidR="0000637B">
        <w:t xml:space="preserve"> variation</w:t>
      </w:r>
      <w:r w:rsidR="00324446" w:rsidRPr="00467570">
        <w:t xml:space="preserve"> in </w:t>
      </w:r>
      <w:r w:rsidR="0000637B">
        <w:t xml:space="preserve">the </w:t>
      </w:r>
      <w:r w:rsidR="00EE388F">
        <w:t>resistivity</w:t>
      </w:r>
      <w:r w:rsidR="0000637B">
        <w:t xml:space="preserve"> that</w:t>
      </w:r>
      <w:r w:rsidR="00324446" w:rsidRPr="00467570">
        <w:t xml:space="preserve"> correlate</w:t>
      </w:r>
      <w:r w:rsidR="0000637B">
        <w:t>s</w:t>
      </w:r>
      <w:r w:rsidR="00324446" w:rsidRPr="00467570">
        <w:t xml:space="preserve"> </w:t>
      </w:r>
      <w:r w:rsidR="0000637B">
        <w:lastRenderedPageBreak/>
        <w:t>with</w:t>
      </w:r>
      <w:r w:rsidR="00324446" w:rsidRPr="00467570">
        <w:t xml:space="preserve"> the use of compression before pyrolysis.</w:t>
      </w:r>
      <w:r w:rsidR="00892E1A">
        <w:t xml:space="preserve"> </w:t>
      </w:r>
      <w:r w:rsidR="00E200B8">
        <w:t>W</w:t>
      </w:r>
      <w:r w:rsidR="005B5DA6" w:rsidRPr="00467570">
        <w:t xml:space="preserve">e </w:t>
      </w:r>
      <w:r w:rsidR="006E7720" w:rsidRPr="00467570">
        <w:t>obtained</w:t>
      </w:r>
      <w:r w:rsidR="002E075A" w:rsidRPr="00467570">
        <w:t xml:space="preserve"> </w:t>
      </w:r>
      <w:r w:rsidR="00DA27EB">
        <w:t xml:space="preserve">the same </w:t>
      </w:r>
      <w:r w:rsidR="006E7720" w:rsidRPr="00467570">
        <w:t>value</w:t>
      </w:r>
      <w:r w:rsidR="00691CA1">
        <w:t xml:space="preserve">, </w:t>
      </w:r>
      <w:r w:rsidR="00691CA1" w:rsidRPr="00467570">
        <w:t xml:space="preserve">18 </w:t>
      </w:r>
      <m:oMath>
        <m:r>
          <w:rPr>
            <w:rFonts w:ascii="Cambria Math" w:hAnsi="Cambria Math"/>
          </w:rPr>
          <m:t>m</m:t>
        </m:r>
        <m:r>
          <m:rPr>
            <m:sty m:val="p"/>
          </m:rPr>
          <w:rPr>
            <w:rFonts w:ascii="Cambria Math" w:hAnsi="Cambria Math"/>
          </w:rPr>
          <m:t>Ω∙</m:t>
        </m:r>
        <m:r>
          <w:rPr>
            <w:rFonts w:ascii="Cambria Math" w:hAnsi="Cambria Math"/>
          </w:rPr>
          <m:t>cm</m:t>
        </m:r>
      </m:oMath>
      <w:r w:rsidR="00691CA1">
        <w:t>,</w:t>
      </w:r>
      <w:r w:rsidR="006E7720" w:rsidRPr="00467570">
        <w:t xml:space="preserve"> for the </w:t>
      </w:r>
      <w:r w:rsidR="002E075A" w:rsidRPr="00467570">
        <w:t xml:space="preserve">resistivity of </w:t>
      </w:r>
      <w:r w:rsidR="005B5DA6" w:rsidRPr="00467570">
        <w:t>pyrolyzed sheets both with</w:t>
      </w:r>
      <w:r w:rsidR="00322FFC">
        <w:t xml:space="preserve"> (M-SU-8)</w:t>
      </w:r>
      <w:r w:rsidR="005B5DA6" w:rsidRPr="00467570">
        <w:t xml:space="preserve"> and without</w:t>
      </w:r>
      <w:r w:rsidR="00322FFC">
        <w:t xml:space="preserve"> (SU-8)</w:t>
      </w:r>
      <w:r w:rsidR="00DA27EB">
        <w:t xml:space="preserve"> the compression pretreatment</w:t>
      </w:r>
      <w:r w:rsidR="00DA27EB" w:rsidRPr="00467570">
        <w:t xml:space="preserve"> (</w:t>
      </w:r>
      <w:r w:rsidR="003670E3">
        <w:t xml:space="preserve">Table 1 and </w:t>
      </w:r>
      <w:r w:rsidR="00DA27EB" w:rsidRPr="00467570">
        <w:t>Fig</w:t>
      </w:r>
      <w:r w:rsidR="00DA27EB">
        <w:t>ure</w:t>
      </w:r>
      <w:r w:rsidR="00DA27EB" w:rsidRPr="00467570">
        <w:t xml:space="preserve"> </w:t>
      </w:r>
      <w:r w:rsidR="00DA27EB">
        <w:t>4</w:t>
      </w:r>
      <w:r w:rsidR="00DA27EB" w:rsidRPr="00467570">
        <w:t>)</w:t>
      </w:r>
      <w:r w:rsidR="0073107B">
        <w:t>. I</w:t>
      </w:r>
      <w:r w:rsidR="0073107B" w:rsidRPr="00467570">
        <w:t xml:space="preserve">t is possible that </w:t>
      </w:r>
      <w:r w:rsidR="00DA2F26">
        <w:t>the irregularities and</w:t>
      </w:r>
      <w:r w:rsidR="0073107B" w:rsidRPr="00467570">
        <w:t xml:space="preserve"> roughness</w:t>
      </w:r>
      <w:r w:rsidR="00DA2F26">
        <w:t xml:space="preserve"> of the surface</w:t>
      </w:r>
      <w:r w:rsidR="0073107B" w:rsidRPr="00467570">
        <w:t xml:space="preserve"> </w:t>
      </w:r>
      <w:r w:rsidR="000E1738">
        <w:t>of the pyrolyzed</w:t>
      </w:r>
      <w:r w:rsidR="0073107B" w:rsidRPr="00467570">
        <w:t xml:space="preserve"> sheets </w:t>
      </w:r>
      <w:r w:rsidR="00472C43">
        <w:t xml:space="preserve">may have </w:t>
      </w:r>
      <w:r w:rsidR="0073107B" w:rsidRPr="00467570">
        <w:t xml:space="preserve">led to </w:t>
      </w:r>
      <w:r w:rsidR="001A51AE">
        <w:t>im</w:t>
      </w:r>
      <w:r w:rsidR="0073107B" w:rsidRPr="00467570">
        <w:t>precision</w:t>
      </w:r>
      <w:r w:rsidR="001A51AE">
        <w:t>s</w:t>
      </w:r>
      <w:r w:rsidR="0073107B" w:rsidRPr="00467570">
        <w:t xml:space="preserve"> in the four-point-probe measurements</w:t>
      </w:r>
      <w:r w:rsidR="003F465C">
        <w:t xml:space="preserve"> as the electrical contact with the surface of the sample </w:t>
      </w:r>
      <w:r w:rsidR="00A92C5B">
        <w:t>could have been</w:t>
      </w:r>
      <w:r w:rsidR="003F465C">
        <w:t xml:space="preserve"> </w:t>
      </w:r>
      <w:r w:rsidR="001A51AE">
        <w:t>non-ideal</w:t>
      </w:r>
      <w:r w:rsidR="0073107B" w:rsidRPr="00467570">
        <w:t>.</w:t>
      </w:r>
      <w:r w:rsidR="001E5BFD">
        <w:t xml:space="preserve"> </w:t>
      </w:r>
      <w:r w:rsidR="0073107B">
        <w:t xml:space="preserve">However, our </w:t>
      </w:r>
      <w:r w:rsidR="003F1EB5">
        <w:t xml:space="preserve">values </w:t>
      </w:r>
      <w:r w:rsidR="00F23853">
        <w:t>have a magnitude that fits well against</w:t>
      </w:r>
      <w:r w:rsidR="0073107B">
        <w:t xml:space="preserve"> </w:t>
      </w:r>
      <w:r w:rsidR="005B5DA6" w:rsidRPr="00467570">
        <w:t>previously repor</w:t>
      </w:r>
      <w:r w:rsidR="00CB2428" w:rsidRPr="00467570">
        <w:t>ted values for</w:t>
      </w:r>
      <w:r w:rsidR="005B5DA6" w:rsidRPr="00467570">
        <w:t xml:space="preserve"> </w:t>
      </w:r>
      <w:r w:rsidR="007326DB">
        <w:t xml:space="preserve">commercial </w:t>
      </w:r>
      <w:r w:rsidR="000E1738">
        <w:t>bulk</w:t>
      </w:r>
      <w:r w:rsidR="003B4FCF">
        <w:t>-</w:t>
      </w:r>
      <w:r w:rsidR="000E1738">
        <w:t xml:space="preserve">manufactured glassy carbon, 1-5 </w:t>
      </w:r>
      <m:oMath>
        <m:r>
          <w:rPr>
            <w:rFonts w:ascii="Cambria Math" w:hAnsi="Cambria Math"/>
          </w:rPr>
          <m:t>m</m:t>
        </m:r>
        <m:r>
          <m:rPr>
            <m:sty m:val="p"/>
          </m:rPr>
          <w:rPr>
            <w:rFonts w:ascii="Cambria Math" w:hAnsi="Cambria Math"/>
          </w:rPr>
          <m:t>Ω∙c</m:t>
        </m:r>
        <m:r>
          <w:rPr>
            <w:rFonts w:ascii="Cambria Math" w:hAnsi="Cambria Math"/>
          </w:rPr>
          <m:t>m</m:t>
        </m:r>
      </m:oMath>
      <w:r w:rsidR="000E1738">
        <w:t xml:space="preserve"> (Table 1). Materials d</w:t>
      </w:r>
      <w:r w:rsidR="00CB2428" w:rsidRPr="00467570">
        <w:t>erived from t</w:t>
      </w:r>
      <w:r w:rsidR="00E10C92" w:rsidRPr="00467570">
        <w:t>he pyrolysis of BPNE</w:t>
      </w:r>
      <w:r w:rsidR="000E1738">
        <w:t xml:space="preserve"> samples of</w:t>
      </w:r>
      <w:r w:rsidR="00CB2428" w:rsidRPr="00467570">
        <w:t xml:space="preserve"> </w:t>
      </w:r>
      <w:r w:rsidR="000E1738">
        <w:t>various</w:t>
      </w:r>
      <w:r w:rsidR="00CB2428" w:rsidRPr="00467570">
        <w:t xml:space="preserve"> geometries</w:t>
      </w:r>
      <w:r w:rsidR="00D70951" w:rsidRPr="00467570">
        <w:t xml:space="preserve"> </w:t>
      </w:r>
      <w:r w:rsidR="000E1738">
        <w:t xml:space="preserve">also have reported values </w:t>
      </w:r>
      <w:r w:rsidR="00AF3376">
        <w:t>in the same range</w:t>
      </w:r>
      <w:r w:rsidR="000E1738">
        <w:t xml:space="preserve">. </w:t>
      </w:r>
      <w:r w:rsidR="00D70951" w:rsidRPr="00467570">
        <w:t>For</w:t>
      </w:r>
      <w:r w:rsidR="000D149F">
        <w:t xml:space="preserve"> instance</w:t>
      </w:r>
      <w:r w:rsidR="00D70951" w:rsidRPr="00467570">
        <w:t>,</w:t>
      </w:r>
      <w:r w:rsidR="00532EA3" w:rsidRPr="00467570">
        <w:t xml:space="preserve"> Pramanick et al</w:t>
      </w:r>
      <w:r w:rsidR="00991E20">
        <w:t xml:space="preserve">. </w:t>
      </w:r>
      <w:r w:rsidR="00532EA3" w:rsidRPr="00467570">
        <w:t>[23</w:t>
      </w:r>
      <w:r w:rsidR="005B5DA6" w:rsidRPr="00467570">
        <w:t xml:space="preserve">], reported that </w:t>
      </w:r>
      <w:r w:rsidR="000861F0" w:rsidRPr="00467570">
        <w:t>the resistivity of pyrolyzed SU</w:t>
      </w:r>
      <w:r w:rsidR="00351DE7" w:rsidRPr="00467570">
        <w:t>-</w:t>
      </w:r>
      <w:r w:rsidR="005B5DA6" w:rsidRPr="00467570">
        <w:t xml:space="preserve">8 samples oscillated around </w:t>
      </w:r>
      <w:r w:rsidR="003631C0" w:rsidRPr="00467570">
        <w:t>37</w:t>
      </w:r>
      <w:r w:rsidR="005B5DA6" w:rsidRPr="00467570">
        <w:t xml:space="preserve"> </w:t>
      </w:r>
      <m:oMath>
        <m:r>
          <w:rPr>
            <w:rFonts w:ascii="Cambria Math" w:hAnsi="Cambria Math"/>
          </w:rPr>
          <m:t>m</m:t>
        </m:r>
        <m:r>
          <m:rPr>
            <m:sty m:val="p"/>
          </m:rPr>
          <w:rPr>
            <w:rFonts w:ascii="Cambria Math" w:hAnsi="Cambria Math"/>
          </w:rPr>
          <m:t>Ω∙</m:t>
        </m:r>
        <m:r>
          <w:rPr>
            <w:rFonts w:ascii="Cambria Math" w:hAnsi="Cambria Math"/>
          </w:rPr>
          <m:t>cm</m:t>
        </m:r>
      </m:oMath>
      <w:r w:rsidR="00F421C1" w:rsidRPr="00467570">
        <w:t xml:space="preserve"> once a temperature of 9</w:t>
      </w:r>
      <w:r w:rsidR="005B5DA6" w:rsidRPr="00467570">
        <w:t xml:space="preserve">00 is reached in the pyrolysis protocol. </w:t>
      </w:r>
      <w:r w:rsidR="005B5DA6" w:rsidRPr="004042D2">
        <w:t>Therefore, our mea</w:t>
      </w:r>
      <w:r w:rsidR="00B04366" w:rsidRPr="004042D2">
        <w:t>surements appear</w:t>
      </w:r>
      <w:r w:rsidR="005B5DA6" w:rsidRPr="004042D2">
        <w:t xml:space="preserve"> to give reasonable values despite </w:t>
      </w:r>
      <w:r w:rsidR="003C2E00" w:rsidRPr="004042D2">
        <w:t>the surface roughness</w:t>
      </w:r>
      <w:r w:rsidR="005B5DA6" w:rsidRPr="004042D2">
        <w:t xml:space="preserve"> </w:t>
      </w:r>
      <w:r w:rsidR="004042D2">
        <w:t xml:space="preserve">of the </w:t>
      </w:r>
      <w:r w:rsidR="005B5DA6" w:rsidRPr="004042D2">
        <w:t>pyrolyzed sheets</w:t>
      </w:r>
      <w:r w:rsidR="003C2E00" w:rsidRPr="004042D2">
        <w:t xml:space="preserve"> </w:t>
      </w:r>
      <w:r w:rsidR="004042D2" w:rsidRPr="004042D2">
        <w:t>obtained</w:t>
      </w:r>
      <w:r w:rsidR="004042D2">
        <w:t xml:space="preserve"> after the</w:t>
      </w:r>
      <w:r w:rsidR="003C2E00" w:rsidRPr="004042D2">
        <w:t xml:space="preserve"> compression</w:t>
      </w:r>
      <w:r w:rsidR="006D4AB2" w:rsidRPr="004042D2">
        <w:t xml:space="preserve"> pretreatment</w:t>
      </w:r>
      <w:r w:rsidR="004042D2">
        <w:t xml:space="preserve">, which could have affected </w:t>
      </w:r>
      <w:r w:rsidR="00985A83">
        <w:t xml:space="preserve">the </w:t>
      </w:r>
      <w:r w:rsidR="004042D2">
        <w:t>electrical contact with the sample</w:t>
      </w:r>
      <w:r w:rsidR="005B5DA6" w:rsidRPr="00C10D6E">
        <w:t xml:space="preserve">. </w:t>
      </w:r>
      <w:r w:rsidR="00A53E4A">
        <w:t xml:space="preserve">This method appears to be sufficient to be able to detect the variations we had originally hypothesized </w:t>
      </w:r>
      <w:r w:rsidR="003F465C">
        <w:t>that would</w:t>
      </w:r>
      <w:r w:rsidR="00A53E4A">
        <w:t xml:space="preserve"> occur as a result of the mechanical compression</w:t>
      </w:r>
      <w:r w:rsidR="00AC665B">
        <w:t xml:space="preserve"> pretreatment</w:t>
      </w:r>
      <w:r w:rsidR="003031CB">
        <w:t>, order of magnitude variations</w:t>
      </w:r>
      <w:r w:rsidR="00A53E4A">
        <w:t xml:space="preserve">. </w:t>
      </w:r>
      <w:r w:rsidR="0014713C">
        <w:t xml:space="preserve">Therefore, these initial results suggest that the mechanical pretreatment may not be sufficient to alter the electrical properties </w:t>
      </w:r>
      <w:r w:rsidR="00FE3E06">
        <w:t>in the BPNE samples used here</w:t>
      </w:r>
      <w:r w:rsidR="0014713C">
        <w:t xml:space="preserve">. </w:t>
      </w:r>
    </w:p>
    <w:p w14:paraId="388BB97D" w14:textId="737D6643" w:rsidR="008F75FD" w:rsidRPr="00947DDB" w:rsidRDefault="008F75FD" w:rsidP="009A098B">
      <w:pPr>
        <w:autoSpaceDE w:val="0"/>
        <w:autoSpaceDN w:val="0"/>
        <w:adjustRightInd w:val="0"/>
        <w:ind w:firstLine="540"/>
        <w:rPr>
          <w:b/>
          <w:bCs/>
        </w:rPr>
      </w:pPr>
      <w:r w:rsidRPr="00947DDB">
        <w:rPr>
          <w:b/>
          <w:bCs/>
        </w:rPr>
        <w:t xml:space="preserve">Table 1. </w:t>
      </w:r>
      <w:r>
        <w:rPr>
          <w:b/>
          <w:bCs/>
        </w:rPr>
        <w:t xml:space="preserve">Comparison of </w:t>
      </w:r>
      <w:r w:rsidR="00EB0594">
        <w:rPr>
          <w:b/>
          <w:bCs/>
        </w:rPr>
        <w:t>sheet</w:t>
      </w:r>
      <w:r>
        <w:rPr>
          <w:b/>
          <w:bCs/>
        </w:rPr>
        <w:t xml:space="preserve"> resistivity</w:t>
      </w:r>
      <w:r w:rsidR="00EB0594">
        <w:rPr>
          <w:b/>
          <w:bCs/>
        </w:rPr>
        <w:t>,</w:t>
      </w:r>
      <w:r>
        <w:rPr>
          <w:b/>
          <w:bCs/>
        </w:rPr>
        <w:t xml:space="preserve"> conductivity, and I</w:t>
      </w:r>
      <w:r w:rsidRPr="00C7239E">
        <w:rPr>
          <w:b/>
          <w:bCs/>
          <w:vertAlign w:val="subscript"/>
        </w:rPr>
        <w:t>D</w:t>
      </w:r>
      <w:r>
        <w:rPr>
          <w:b/>
          <w:bCs/>
        </w:rPr>
        <w:t>/I</w:t>
      </w:r>
      <w:r w:rsidRPr="00C7239E">
        <w:rPr>
          <w:b/>
          <w:bCs/>
          <w:vertAlign w:val="subscript"/>
        </w:rPr>
        <w:t>G</w:t>
      </w:r>
      <w:r>
        <w:rPr>
          <w:b/>
          <w:bCs/>
        </w:rPr>
        <w:t xml:space="preserve"> ratios for several carbon materials</w:t>
      </w:r>
      <w:r w:rsidRPr="00947DDB">
        <w:rPr>
          <w:b/>
          <w:bCs/>
        </w:rPr>
        <w:t>.</w:t>
      </w:r>
    </w:p>
    <w:p w14:paraId="0F1D0FCE" w14:textId="7C8E62B1" w:rsidR="00F36645" w:rsidRPr="00F36645" w:rsidRDefault="0005613C" w:rsidP="00C35F06">
      <w:pPr>
        <w:ind w:firstLine="540"/>
        <w:rPr>
          <w:rFonts w:ascii="MinionPro-Regular" w:hAnsi="MinionPro-Regular" w:cs="MinionPro-Regular"/>
          <w:sz w:val="18"/>
          <w:szCs w:val="18"/>
        </w:rPr>
      </w:pPr>
      <w:r w:rsidRPr="00F36645">
        <w:rPr>
          <w:rFonts w:ascii="MinionPro-Regular" w:hAnsi="MinionPro-Regular" w:cs="MinionPro-Regular"/>
          <w:sz w:val="18"/>
          <w:szCs w:val="18"/>
          <w:vertAlign w:val="superscript"/>
        </w:rPr>
        <w:t xml:space="preserve"> </w:t>
      </w:r>
      <w:r w:rsidR="00F36645" w:rsidRPr="00F36645">
        <w:rPr>
          <w:rFonts w:ascii="MinionPro-Regular" w:hAnsi="MinionPro-Regular" w:cs="MinionPro-Regular"/>
          <w:sz w:val="18"/>
          <w:szCs w:val="18"/>
          <w:vertAlign w:val="superscript"/>
        </w:rPr>
        <w:t>a</w:t>
      </w:r>
      <w:r w:rsidR="00F36645" w:rsidRPr="00F36645">
        <w:rPr>
          <w:rFonts w:ascii="MinionPro-Regular" w:hAnsi="MinionPro-Regular" w:cs="MinionPro-Regular"/>
          <w:sz w:val="18"/>
          <w:szCs w:val="18"/>
        </w:rPr>
        <w:t xml:space="preserve"> </w:t>
      </w:r>
      <w:r w:rsidR="00F36645" w:rsidRPr="00F36645">
        <w:rPr>
          <w:sz w:val="18"/>
          <w:szCs w:val="18"/>
          <w:lang w:val="en-US"/>
        </w:rPr>
        <w:t>Polyacrylonitrile</w:t>
      </w:r>
    </w:p>
    <w:tbl>
      <w:tblPr>
        <w:tblStyle w:val="PlainTable2"/>
        <w:tblpPr w:leftFromText="180" w:rightFromText="180" w:vertAnchor="page" w:horzAnchor="margin" w:tblpXSpec="center" w:tblpY="5221"/>
        <w:tblW w:w="0" w:type="auto"/>
        <w:tblLook w:val="0620" w:firstRow="1" w:lastRow="0" w:firstColumn="0" w:lastColumn="0" w:noHBand="1" w:noVBand="1"/>
      </w:tblPr>
      <w:tblGrid>
        <w:gridCol w:w="2627"/>
        <w:gridCol w:w="79"/>
        <w:gridCol w:w="1375"/>
        <w:gridCol w:w="79"/>
        <w:gridCol w:w="1491"/>
        <w:gridCol w:w="79"/>
        <w:gridCol w:w="1203"/>
        <w:gridCol w:w="79"/>
        <w:gridCol w:w="1227"/>
        <w:gridCol w:w="79"/>
      </w:tblGrid>
      <w:tr w:rsidR="009A098B" w14:paraId="1AEEE338" w14:textId="77777777" w:rsidTr="009A098B">
        <w:trPr>
          <w:cnfStyle w:val="100000000000" w:firstRow="1" w:lastRow="0" w:firstColumn="0" w:lastColumn="0" w:oddVBand="0" w:evenVBand="0" w:oddHBand="0" w:evenHBand="0" w:firstRowFirstColumn="0" w:firstRowLastColumn="0" w:lastRowFirstColumn="0" w:lastRowLastColumn="0"/>
          <w:trHeight w:val="307"/>
        </w:trPr>
        <w:tc>
          <w:tcPr>
            <w:tcW w:w="2706" w:type="dxa"/>
            <w:gridSpan w:val="2"/>
          </w:tcPr>
          <w:p w14:paraId="2EC85159" w14:textId="77777777" w:rsidR="009A098B" w:rsidRPr="00C33CD9" w:rsidRDefault="009A098B" w:rsidP="009A098B">
            <w:pPr>
              <w:spacing w:line="276" w:lineRule="auto"/>
              <w:rPr>
                <w:b w:val="0"/>
                <w:bCs w:val="0"/>
              </w:rPr>
            </w:pPr>
            <w:r>
              <w:rPr>
                <w:b w:val="0"/>
                <w:bCs w:val="0"/>
              </w:rPr>
              <w:t xml:space="preserve">     </w:t>
            </w:r>
            <w:r w:rsidRPr="00C33CD9">
              <w:rPr>
                <w:b w:val="0"/>
                <w:bCs w:val="0"/>
              </w:rPr>
              <w:t>Carbon</w:t>
            </w:r>
            <w:r>
              <w:rPr>
                <w:b w:val="0"/>
                <w:bCs w:val="0"/>
              </w:rPr>
              <w:t xml:space="preserve"> Material</w:t>
            </w:r>
          </w:p>
        </w:tc>
        <w:tc>
          <w:tcPr>
            <w:tcW w:w="1454" w:type="dxa"/>
            <w:gridSpan w:val="2"/>
          </w:tcPr>
          <w:p w14:paraId="55E58E7C" w14:textId="77777777" w:rsidR="009A098B" w:rsidRPr="00C33CD9" w:rsidRDefault="009A098B" w:rsidP="009A098B">
            <w:pPr>
              <w:spacing w:line="276" w:lineRule="auto"/>
              <w:jc w:val="center"/>
              <w:rPr>
                <w:b w:val="0"/>
                <w:bCs w:val="0"/>
              </w:rPr>
            </w:pPr>
            <w:r w:rsidRPr="00C33CD9">
              <w:rPr>
                <w:b w:val="0"/>
                <w:bCs w:val="0"/>
              </w:rPr>
              <w:t>Resistivity</w:t>
            </w:r>
          </w:p>
          <w:p w14:paraId="62980C01" w14:textId="77777777" w:rsidR="009A098B" w:rsidRPr="00C33CD9" w:rsidRDefault="009A098B" w:rsidP="009A098B">
            <w:pPr>
              <w:spacing w:line="276" w:lineRule="auto"/>
              <w:jc w:val="center"/>
              <w:rPr>
                <w:b w:val="0"/>
                <w:bCs w:val="0"/>
              </w:rPr>
            </w:pPr>
            <w:r w:rsidRPr="00C33CD9">
              <w:rPr>
                <w:b w:val="0"/>
                <w:bCs w:val="0"/>
              </w:rPr>
              <w:t>(mΩ</w:t>
            </w:r>
            <w:r>
              <w:rPr>
                <w:b w:val="0"/>
                <w:bCs w:val="0"/>
              </w:rPr>
              <w:t>˙</w:t>
            </w:r>
            <w:r w:rsidRPr="00C33CD9">
              <w:rPr>
                <w:b w:val="0"/>
                <w:bCs w:val="0"/>
              </w:rPr>
              <w:t xml:space="preserve">cm) </w:t>
            </w:r>
            <w:r w:rsidRPr="00C33CD9">
              <w:rPr>
                <w:b w:val="0"/>
                <w:bCs w:val="0"/>
                <w:vertAlign w:val="superscript"/>
              </w:rPr>
              <w:t>f</w:t>
            </w:r>
          </w:p>
        </w:tc>
        <w:tc>
          <w:tcPr>
            <w:tcW w:w="1570" w:type="dxa"/>
            <w:gridSpan w:val="2"/>
          </w:tcPr>
          <w:p w14:paraId="7E115DD9" w14:textId="77777777" w:rsidR="009A098B" w:rsidRPr="00C33CD9" w:rsidRDefault="009A098B" w:rsidP="009A098B">
            <w:pPr>
              <w:spacing w:line="276" w:lineRule="auto"/>
              <w:jc w:val="center"/>
              <w:rPr>
                <w:b w:val="0"/>
                <w:bCs w:val="0"/>
              </w:rPr>
            </w:pPr>
            <w:r w:rsidRPr="00C33CD9">
              <w:rPr>
                <w:b w:val="0"/>
                <w:bCs w:val="0"/>
              </w:rPr>
              <w:t>Conductivity</w:t>
            </w:r>
          </w:p>
          <w:p w14:paraId="7B4A45B7" w14:textId="77777777" w:rsidR="009A098B" w:rsidRPr="00C33CD9" w:rsidRDefault="009A098B" w:rsidP="009A098B">
            <w:pPr>
              <w:spacing w:line="276" w:lineRule="auto"/>
              <w:jc w:val="center"/>
              <w:rPr>
                <w:b w:val="0"/>
                <w:bCs w:val="0"/>
              </w:rPr>
            </w:pPr>
            <w:r w:rsidRPr="00C33CD9">
              <w:rPr>
                <w:b w:val="0"/>
                <w:bCs w:val="0"/>
              </w:rPr>
              <w:t>(S/m)</w:t>
            </w:r>
          </w:p>
        </w:tc>
        <w:tc>
          <w:tcPr>
            <w:tcW w:w="1282" w:type="dxa"/>
            <w:gridSpan w:val="2"/>
          </w:tcPr>
          <w:p w14:paraId="6B616F4B" w14:textId="77777777" w:rsidR="009A098B" w:rsidRPr="00C33CD9" w:rsidRDefault="009A098B" w:rsidP="009A098B">
            <w:pPr>
              <w:spacing w:line="276" w:lineRule="auto"/>
              <w:jc w:val="center"/>
            </w:pPr>
            <w:r w:rsidRPr="00C33CD9">
              <w:rPr>
                <w:b w:val="0"/>
                <w:bCs w:val="0"/>
              </w:rPr>
              <w:t>I</w:t>
            </w:r>
            <w:r w:rsidRPr="00C33CD9">
              <w:rPr>
                <w:b w:val="0"/>
                <w:bCs w:val="0"/>
                <w:vertAlign w:val="subscript"/>
              </w:rPr>
              <w:t>D</w:t>
            </w:r>
            <w:r w:rsidRPr="00C33CD9">
              <w:rPr>
                <w:b w:val="0"/>
                <w:bCs w:val="0"/>
              </w:rPr>
              <w:t>/I</w:t>
            </w:r>
            <w:r w:rsidRPr="00C33CD9">
              <w:rPr>
                <w:b w:val="0"/>
                <w:bCs w:val="0"/>
                <w:vertAlign w:val="subscript"/>
              </w:rPr>
              <w:t>G</w:t>
            </w:r>
          </w:p>
        </w:tc>
        <w:tc>
          <w:tcPr>
            <w:tcW w:w="1306" w:type="dxa"/>
            <w:gridSpan w:val="2"/>
          </w:tcPr>
          <w:p w14:paraId="13F78D28" w14:textId="77777777" w:rsidR="009A098B" w:rsidRPr="00C33CD9" w:rsidRDefault="009A098B" w:rsidP="009A098B">
            <w:pPr>
              <w:spacing w:line="276" w:lineRule="auto"/>
              <w:jc w:val="center"/>
              <w:rPr>
                <w:b w:val="0"/>
                <w:bCs w:val="0"/>
              </w:rPr>
            </w:pPr>
            <w:r w:rsidRPr="00C33CD9">
              <w:rPr>
                <w:b w:val="0"/>
                <w:bCs w:val="0"/>
              </w:rPr>
              <w:t>Ref</w:t>
            </w:r>
            <w:r>
              <w:rPr>
                <w:b w:val="0"/>
                <w:bCs w:val="0"/>
              </w:rPr>
              <w:t>.</w:t>
            </w:r>
          </w:p>
        </w:tc>
      </w:tr>
      <w:tr w:rsidR="009A098B" w14:paraId="1BB86B40" w14:textId="77777777" w:rsidTr="009A098B">
        <w:trPr>
          <w:gridAfter w:val="1"/>
          <w:wAfter w:w="79" w:type="dxa"/>
          <w:trHeight w:val="228"/>
        </w:trPr>
        <w:tc>
          <w:tcPr>
            <w:tcW w:w="2627" w:type="dxa"/>
          </w:tcPr>
          <w:p w14:paraId="598F8AD9" w14:textId="77777777" w:rsidR="009A098B" w:rsidRPr="007C5C07" w:rsidRDefault="009A098B" w:rsidP="009A098B">
            <w:pPr>
              <w:spacing w:line="480" w:lineRule="auto"/>
            </w:pPr>
            <w:r w:rsidRPr="007C5C07">
              <w:t xml:space="preserve">Pyrolyzed Pure PAN </w:t>
            </w:r>
            <w:r w:rsidRPr="007C5C07">
              <w:rPr>
                <w:vertAlign w:val="superscript"/>
              </w:rPr>
              <w:t>a</w:t>
            </w:r>
          </w:p>
        </w:tc>
        <w:tc>
          <w:tcPr>
            <w:tcW w:w="1454" w:type="dxa"/>
            <w:gridSpan w:val="2"/>
          </w:tcPr>
          <w:p w14:paraId="72CE86D0" w14:textId="77777777" w:rsidR="009A098B" w:rsidRPr="007C5C07" w:rsidRDefault="009A098B" w:rsidP="009A098B">
            <w:pPr>
              <w:spacing w:line="480" w:lineRule="auto"/>
              <w:jc w:val="center"/>
            </w:pPr>
            <w:r>
              <w:t>-</w:t>
            </w:r>
          </w:p>
        </w:tc>
        <w:tc>
          <w:tcPr>
            <w:tcW w:w="1570" w:type="dxa"/>
            <w:gridSpan w:val="2"/>
          </w:tcPr>
          <w:p w14:paraId="7816CD8C" w14:textId="77777777" w:rsidR="009A098B" w:rsidRPr="007C5C07" w:rsidRDefault="009A098B" w:rsidP="009A098B">
            <w:pPr>
              <w:spacing w:line="480" w:lineRule="auto"/>
              <w:jc w:val="center"/>
            </w:pPr>
            <w:r w:rsidRPr="007C5C07">
              <w:t>150-250</w:t>
            </w:r>
          </w:p>
        </w:tc>
        <w:tc>
          <w:tcPr>
            <w:tcW w:w="1282" w:type="dxa"/>
            <w:gridSpan w:val="2"/>
          </w:tcPr>
          <w:p w14:paraId="1DD87AF5" w14:textId="77777777" w:rsidR="009A098B" w:rsidRDefault="009A098B" w:rsidP="009A098B">
            <w:pPr>
              <w:spacing w:line="480" w:lineRule="auto"/>
              <w:jc w:val="center"/>
            </w:pPr>
            <w:r w:rsidRPr="007C5C07">
              <w:t>1.26</w:t>
            </w:r>
          </w:p>
        </w:tc>
        <w:tc>
          <w:tcPr>
            <w:tcW w:w="1306" w:type="dxa"/>
            <w:gridSpan w:val="2"/>
          </w:tcPr>
          <w:p w14:paraId="14F1CFAA" w14:textId="77777777" w:rsidR="009A098B" w:rsidRPr="007C5C07" w:rsidRDefault="009A098B" w:rsidP="009A098B">
            <w:pPr>
              <w:spacing w:line="480" w:lineRule="auto"/>
              <w:jc w:val="center"/>
            </w:pPr>
            <w:r>
              <w:fldChar w:fldCharType="begin" w:fldLock="1"/>
            </w:r>
            <w:r>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c7d8e80c-833d-43d5-b992-b1d82c75e88c"]}],"mendeley":{"formattedCitation":"[17]","plainTextFormattedCitation":"[17]","previouslyFormattedCitation":"[17]"},"properties":{"noteIndex":0},"schema":"https://github.com/citation-style-language/schema/raw/master/csl-citation.json"}</w:instrText>
            </w:r>
            <w:r>
              <w:fldChar w:fldCharType="separate"/>
            </w:r>
            <w:r w:rsidRPr="002B101A">
              <w:rPr>
                <w:noProof/>
              </w:rPr>
              <w:t>[17]</w:t>
            </w:r>
            <w:r>
              <w:fldChar w:fldCharType="end"/>
            </w:r>
          </w:p>
        </w:tc>
      </w:tr>
      <w:tr w:rsidR="009A098B" w14:paraId="2B21448E" w14:textId="77777777" w:rsidTr="009A098B">
        <w:trPr>
          <w:gridAfter w:val="1"/>
          <w:wAfter w:w="79" w:type="dxa"/>
          <w:trHeight w:val="228"/>
        </w:trPr>
        <w:tc>
          <w:tcPr>
            <w:tcW w:w="2627" w:type="dxa"/>
          </w:tcPr>
          <w:p w14:paraId="0CF73C76" w14:textId="77777777" w:rsidR="009A098B" w:rsidRPr="007C5C07" w:rsidRDefault="009A098B" w:rsidP="009A098B">
            <w:pPr>
              <w:spacing w:line="480" w:lineRule="auto"/>
            </w:pPr>
            <w:r w:rsidRPr="007C5C07">
              <w:t xml:space="preserve">Pyrolyzed PAN-CNT </w:t>
            </w:r>
            <w:r w:rsidRPr="007C5C07">
              <w:rPr>
                <w:vertAlign w:val="superscript"/>
              </w:rPr>
              <w:t>b</w:t>
            </w:r>
          </w:p>
        </w:tc>
        <w:tc>
          <w:tcPr>
            <w:tcW w:w="1454" w:type="dxa"/>
            <w:gridSpan w:val="2"/>
          </w:tcPr>
          <w:p w14:paraId="03D735EA" w14:textId="77777777" w:rsidR="009A098B" w:rsidRPr="007C5C07" w:rsidRDefault="009A098B" w:rsidP="009A098B">
            <w:pPr>
              <w:spacing w:line="480" w:lineRule="auto"/>
              <w:jc w:val="center"/>
            </w:pPr>
            <w:r>
              <w:t>-</w:t>
            </w:r>
          </w:p>
        </w:tc>
        <w:tc>
          <w:tcPr>
            <w:tcW w:w="1570" w:type="dxa"/>
            <w:gridSpan w:val="2"/>
          </w:tcPr>
          <w:p w14:paraId="723C0A93" w14:textId="77777777" w:rsidR="009A098B" w:rsidRPr="007C5C07" w:rsidRDefault="009A098B" w:rsidP="009A098B">
            <w:pPr>
              <w:spacing w:line="480" w:lineRule="auto"/>
              <w:jc w:val="center"/>
            </w:pPr>
            <w:r w:rsidRPr="007C5C07">
              <w:t>450-600</w:t>
            </w:r>
          </w:p>
        </w:tc>
        <w:tc>
          <w:tcPr>
            <w:tcW w:w="1282" w:type="dxa"/>
            <w:gridSpan w:val="2"/>
          </w:tcPr>
          <w:p w14:paraId="046EAEEE" w14:textId="77777777" w:rsidR="009A098B" w:rsidRDefault="009A098B" w:rsidP="009A098B">
            <w:pPr>
              <w:spacing w:line="480" w:lineRule="auto"/>
              <w:jc w:val="center"/>
            </w:pPr>
            <w:r w:rsidRPr="007C5C07">
              <w:t>1.00</w:t>
            </w:r>
          </w:p>
        </w:tc>
        <w:tc>
          <w:tcPr>
            <w:tcW w:w="1306" w:type="dxa"/>
            <w:gridSpan w:val="2"/>
          </w:tcPr>
          <w:p w14:paraId="253987F3" w14:textId="77777777" w:rsidR="009A098B" w:rsidRPr="007C5C07" w:rsidRDefault="009A098B" w:rsidP="009A098B">
            <w:pPr>
              <w:spacing w:line="480" w:lineRule="auto"/>
              <w:jc w:val="center"/>
            </w:pPr>
            <w:r>
              <w:fldChar w:fldCharType="begin" w:fldLock="1"/>
            </w:r>
            <w:r>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c7d8e80c-833d-43d5-b992-b1d82c75e88c"]}],"mendeley":{"formattedCitation":"[17]","plainTextFormattedCitation":"[17]","previouslyFormattedCitation":"[17]"},"properties":{"noteIndex":0},"schema":"https://github.com/citation-style-language/schema/raw/master/csl-citation.json"}</w:instrText>
            </w:r>
            <w:r>
              <w:fldChar w:fldCharType="separate"/>
            </w:r>
            <w:r w:rsidRPr="002B101A">
              <w:rPr>
                <w:noProof/>
              </w:rPr>
              <w:t>[17]</w:t>
            </w:r>
            <w:r>
              <w:fldChar w:fldCharType="end"/>
            </w:r>
          </w:p>
        </w:tc>
      </w:tr>
      <w:tr w:rsidR="009A098B" w14:paraId="2A845AC9" w14:textId="77777777" w:rsidTr="009A098B">
        <w:trPr>
          <w:gridAfter w:val="1"/>
          <w:wAfter w:w="79" w:type="dxa"/>
          <w:trHeight w:val="228"/>
        </w:trPr>
        <w:tc>
          <w:tcPr>
            <w:tcW w:w="2627" w:type="dxa"/>
          </w:tcPr>
          <w:p w14:paraId="364FB5CE" w14:textId="77777777" w:rsidR="009A098B" w:rsidRPr="007C5C07" w:rsidRDefault="009A098B" w:rsidP="009A098B">
            <w:pPr>
              <w:spacing w:line="480" w:lineRule="auto"/>
            </w:pPr>
            <w:r w:rsidRPr="007C5C07">
              <w:t xml:space="preserve">Pyrolyzed M-PAN-CNT </w:t>
            </w:r>
            <w:r w:rsidRPr="007C5C07">
              <w:rPr>
                <w:vertAlign w:val="superscript"/>
              </w:rPr>
              <w:t>c</w:t>
            </w:r>
          </w:p>
        </w:tc>
        <w:tc>
          <w:tcPr>
            <w:tcW w:w="1454" w:type="dxa"/>
            <w:gridSpan w:val="2"/>
          </w:tcPr>
          <w:p w14:paraId="2AFE7ED9" w14:textId="77777777" w:rsidR="009A098B" w:rsidRPr="007C5C07" w:rsidRDefault="009A098B" w:rsidP="009A098B">
            <w:pPr>
              <w:spacing w:line="480" w:lineRule="auto"/>
              <w:jc w:val="center"/>
            </w:pPr>
            <w:r>
              <w:t>-</w:t>
            </w:r>
          </w:p>
        </w:tc>
        <w:tc>
          <w:tcPr>
            <w:tcW w:w="1570" w:type="dxa"/>
            <w:gridSpan w:val="2"/>
          </w:tcPr>
          <w:p w14:paraId="00550A9A" w14:textId="77777777" w:rsidR="009A098B" w:rsidRPr="007C5C07" w:rsidRDefault="009A098B" w:rsidP="009A098B">
            <w:pPr>
              <w:spacing w:line="480" w:lineRule="auto"/>
              <w:jc w:val="center"/>
            </w:pPr>
            <w:r w:rsidRPr="007C5C07">
              <w:t>4</w:t>
            </w:r>
            <w:r>
              <w:t>,</w:t>
            </w:r>
            <w:r w:rsidRPr="007C5C07">
              <w:t>900-5</w:t>
            </w:r>
            <w:r>
              <w:t>,</w:t>
            </w:r>
            <w:r w:rsidRPr="007C5C07">
              <w:t>000</w:t>
            </w:r>
          </w:p>
        </w:tc>
        <w:tc>
          <w:tcPr>
            <w:tcW w:w="1282" w:type="dxa"/>
            <w:gridSpan w:val="2"/>
          </w:tcPr>
          <w:p w14:paraId="59845929" w14:textId="77777777" w:rsidR="009A098B" w:rsidRDefault="009A098B" w:rsidP="009A098B">
            <w:pPr>
              <w:spacing w:line="480" w:lineRule="auto"/>
              <w:jc w:val="center"/>
            </w:pPr>
            <w:r w:rsidRPr="007C5C07">
              <w:t>0.69</w:t>
            </w:r>
          </w:p>
        </w:tc>
        <w:tc>
          <w:tcPr>
            <w:tcW w:w="1306" w:type="dxa"/>
            <w:gridSpan w:val="2"/>
          </w:tcPr>
          <w:p w14:paraId="455D61F9" w14:textId="77777777" w:rsidR="009A098B" w:rsidRPr="007C5C07" w:rsidRDefault="009A098B" w:rsidP="009A098B">
            <w:pPr>
              <w:spacing w:line="480" w:lineRule="auto"/>
              <w:jc w:val="center"/>
            </w:pPr>
            <w:r>
              <w:fldChar w:fldCharType="begin" w:fldLock="1"/>
            </w:r>
            <w:r>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c7d8e80c-833d-43d5-b992-b1d82c75e88c"]}],"mendeley":{"formattedCitation":"[17]","plainTextFormattedCitation":"[17]","previouslyFormattedCitation":"[17]"},"properties":{"noteIndex":0},"schema":"https://github.com/citation-style-language/schema/raw/master/csl-citation.json"}</w:instrText>
            </w:r>
            <w:r>
              <w:fldChar w:fldCharType="separate"/>
            </w:r>
            <w:r w:rsidRPr="002B101A">
              <w:rPr>
                <w:noProof/>
              </w:rPr>
              <w:t>[17]</w:t>
            </w:r>
            <w:r>
              <w:fldChar w:fldCharType="end"/>
            </w:r>
          </w:p>
        </w:tc>
      </w:tr>
      <w:tr w:rsidR="009A098B" w14:paraId="56A184F2" w14:textId="77777777" w:rsidTr="009A098B">
        <w:trPr>
          <w:gridAfter w:val="1"/>
          <w:wAfter w:w="79" w:type="dxa"/>
          <w:trHeight w:val="228"/>
        </w:trPr>
        <w:tc>
          <w:tcPr>
            <w:tcW w:w="2627" w:type="dxa"/>
          </w:tcPr>
          <w:p w14:paraId="329B95E1" w14:textId="77777777" w:rsidR="009A098B" w:rsidRPr="007C5C07" w:rsidRDefault="009A098B" w:rsidP="009A098B">
            <w:pPr>
              <w:spacing w:line="480" w:lineRule="auto"/>
            </w:pPr>
            <w:r w:rsidRPr="007C5C07">
              <w:t>Glassy carbon</w:t>
            </w:r>
          </w:p>
        </w:tc>
        <w:tc>
          <w:tcPr>
            <w:tcW w:w="1454" w:type="dxa"/>
            <w:gridSpan w:val="2"/>
          </w:tcPr>
          <w:p w14:paraId="15D1AFCF" w14:textId="77777777" w:rsidR="009A098B" w:rsidRDefault="009A098B" w:rsidP="009A098B">
            <w:pPr>
              <w:spacing w:line="480" w:lineRule="auto"/>
              <w:jc w:val="center"/>
            </w:pPr>
            <w:r>
              <w:t>-</w:t>
            </w:r>
          </w:p>
        </w:tc>
        <w:tc>
          <w:tcPr>
            <w:tcW w:w="1570" w:type="dxa"/>
            <w:gridSpan w:val="2"/>
          </w:tcPr>
          <w:p w14:paraId="28524E39" w14:textId="77777777" w:rsidR="009A098B" w:rsidRPr="007C5C07" w:rsidRDefault="009A098B" w:rsidP="009A098B">
            <w:pPr>
              <w:spacing w:line="480" w:lineRule="auto"/>
              <w:jc w:val="center"/>
            </w:pPr>
            <w:r>
              <w:t>-</w:t>
            </w:r>
          </w:p>
        </w:tc>
        <w:tc>
          <w:tcPr>
            <w:tcW w:w="1282" w:type="dxa"/>
            <w:gridSpan w:val="2"/>
          </w:tcPr>
          <w:p w14:paraId="788FB91F" w14:textId="77777777" w:rsidR="009A098B" w:rsidRDefault="009A098B" w:rsidP="009A098B">
            <w:pPr>
              <w:spacing w:line="480" w:lineRule="auto"/>
              <w:jc w:val="center"/>
            </w:pPr>
            <w:r w:rsidRPr="007C5C07">
              <w:t>1.04</w:t>
            </w:r>
          </w:p>
        </w:tc>
        <w:tc>
          <w:tcPr>
            <w:tcW w:w="1306" w:type="dxa"/>
            <w:gridSpan w:val="2"/>
          </w:tcPr>
          <w:p w14:paraId="3CBDC0FD" w14:textId="77777777" w:rsidR="009A098B" w:rsidRPr="007C5C07" w:rsidRDefault="009A098B" w:rsidP="009A098B">
            <w:pPr>
              <w:spacing w:line="480" w:lineRule="auto"/>
              <w:jc w:val="center"/>
            </w:pPr>
            <w:r>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12","26"]]},"page":"38","publisher":"Springer US","title":"Pyrolysis-induced shrinking of three-dimensional structures fabricated by two-photon polymerization: experiment and theoretical model","type":"article-journal","volume":"5"},"uris":["http://www.mendeley.com/documents/?uuid=c12047ae-1886-4245-9a94-5fe187e1d192"]}],"mendeley":{"formattedCitation":"[12]","plainTextFormattedCitation":"[12]","previouslyFormattedCitation":"[12]"},"properties":{"noteIndex":0},"schema":"https://github.com/citation-style-language/schema/raw/master/csl-citation.json"}</w:instrText>
            </w:r>
            <w:r>
              <w:fldChar w:fldCharType="separate"/>
            </w:r>
            <w:r w:rsidRPr="002B101A">
              <w:rPr>
                <w:noProof/>
              </w:rPr>
              <w:t>[12]</w:t>
            </w:r>
            <w:r>
              <w:fldChar w:fldCharType="end"/>
            </w:r>
          </w:p>
        </w:tc>
      </w:tr>
      <w:tr w:rsidR="009A098B" w14:paraId="00B0FF79" w14:textId="77777777" w:rsidTr="009A098B">
        <w:trPr>
          <w:gridAfter w:val="1"/>
          <w:wAfter w:w="79" w:type="dxa"/>
          <w:trHeight w:val="228"/>
        </w:trPr>
        <w:tc>
          <w:tcPr>
            <w:tcW w:w="2627" w:type="dxa"/>
          </w:tcPr>
          <w:p w14:paraId="0D762C5B" w14:textId="77777777" w:rsidR="009A098B" w:rsidRPr="007C5C07" w:rsidRDefault="009A098B" w:rsidP="009A098B">
            <w:pPr>
              <w:spacing w:line="480" w:lineRule="auto"/>
            </w:pPr>
            <w:r w:rsidRPr="007C5C07">
              <w:t>Pyrolyzed SU-8</w:t>
            </w:r>
          </w:p>
        </w:tc>
        <w:tc>
          <w:tcPr>
            <w:tcW w:w="1454" w:type="dxa"/>
            <w:gridSpan w:val="2"/>
          </w:tcPr>
          <w:p w14:paraId="09905CE1" w14:textId="77777777" w:rsidR="009A098B" w:rsidRPr="007C5C07" w:rsidRDefault="009A098B" w:rsidP="009A098B">
            <w:pPr>
              <w:spacing w:line="480" w:lineRule="auto"/>
              <w:jc w:val="center"/>
            </w:pPr>
            <w:r w:rsidRPr="007C5C07">
              <w:t>36.9</w:t>
            </w:r>
          </w:p>
        </w:tc>
        <w:tc>
          <w:tcPr>
            <w:tcW w:w="1570" w:type="dxa"/>
            <w:gridSpan w:val="2"/>
          </w:tcPr>
          <w:p w14:paraId="0247D199" w14:textId="77777777" w:rsidR="009A098B" w:rsidRPr="007C5C07" w:rsidRDefault="009A098B" w:rsidP="009A098B">
            <w:pPr>
              <w:spacing w:line="480" w:lineRule="auto"/>
              <w:jc w:val="center"/>
            </w:pPr>
            <w:r>
              <w:t xml:space="preserve">2,705 </w:t>
            </w:r>
            <w:r w:rsidRPr="00BE4596">
              <w:rPr>
                <w:vertAlign w:val="superscript"/>
              </w:rPr>
              <w:t>g</w:t>
            </w:r>
          </w:p>
        </w:tc>
        <w:tc>
          <w:tcPr>
            <w:tcW w:w="1282" w:type="dxa"/>
            <w:gridSpan w:val="2"/>
          </w:tcPr>
          <w:p w14:paraId="1840945B" w14:textId="77777777" w:rsidR="009A098B" w:rsidRDefault="009A098B" w:rsidP="009A098B">
            <w:pPr>
              <w:spacing w:line="480" w:lineRule="auto"/>
              <w:jc w:val="center"/>
            </w:pPr>
            <w:r>
              <w:t>-</w:t>
            </w:r>
          </w:p>
        </w:tc>
        <w:tc>
          <w:tcPr>
            <w:tcW w:w="1306" w:type="dxa"/>
            <w:gridSpan w:val="2"/>
          </w:tcPr>
          <w:p w14:paraId="00881C44" w14:textId="77777777" w:rsidR="009A098B" w:rsidRPr="007C5C07" w:rsidRDefault="009A098B" w:rsidP="009A098B">
            <w:pPr>
              <w:spacing w:line="480" w:lineRule="auto"/>
              <w:jc w:val="center"/>
            </w:pPr>
            <w:r>
              <w:fldChar w:fldCharType="begin" w:fldLock="1"/>
            </w:r>
            <w:r>
              <w:instrText>ADDIN CSL_CITATION {"citationItems":[{"id":"ITEM-1","itemData":{"DOI":"10.1016/j.matpr.2017.10.153","ISBN":"5281832840","ISSN":"22147853","abstract":"Pyrolysis is the process to thermally decompose an organic material into its carbon backbone in an oxygen-free environment. This process is used in the Carbon-MEMS fabrication technology to carbonize micro-structures patterned on a substrate. The properties of the resulting carbon material are dependent on either the carbon precursor or the pyrolysis conditions. In this work, SU-8 photoresist was used as the carbon precursor to study the effects of three pyrolysis parameters: 1) maximum pyrolysis temperature (600°C, 700°C, 800°C, and 900°C), 2) temperature ramp rate (2.5°C/min, 5°C/min, 10°C/min, and 20°C/min), and 3) nitrogen flow rate (3l/min, 4.5l/min, 6l/min, and 7.5l/min). To studythe effect of the maximum temperature, the temperature ramp rate and nitrogen flow rate were kept constant to 5°C/min and 6l/min respectively. For the temperature ramp rate experiments, we kept the maximum pyrolysis temperature and nitrogen flow rate constant to 900°C and 6l/min respectively. For the nitrogen flow rate study, the maximum pyrolysis temperature and temperature ramp rate were kept constant to 900°C and 5°C/min respectively. We found that no polymer structures persisted under the following conditions: 900°C maximum pyrolysis temperature, 5°C/min temperature ramp rate, and 3l/min nitrogen flow rate. Under these conditions the nitrogen flow rate is not high enough to keep the furnace environment (approximate volume of the furnace tube we used is 6l) entirely inert; in the pyrolysis process, even a small amount of oxygen destroys the intended C-MEMS. All the carbon samples were characterized using 4-point probe measurement for electrical resistivity; confocal microscopy for pore size determination; Raman spectroscopy, electron diffraction x-ray spectroscopy (EDX), and x-ray photoelectron spectroscopy (XPS) for chemical characterization. Furthermore, the samples were electrochemically characterized using cyclic voltammetry in a 1mM K4Fe(CN)6 and 0.5M KCl solution. The characterization results suggest that samples prepared under the following conditions - 900°C maximum pyrolysis temperature, 5°C/min temperature ramp rate, and 6l/min nitrogen flow rate, exhibit the best electrical, physical, chemical and electrochemical properties among the other conditions used.","author":[{"dropping-particle":"","family":"Pramanick","given":"Bidhan","non-dropping-particle":"","parse-names":false,"suffix":""},{"dropping-particle":"","family":"Vazquez-Pinon","given":"Matias","non-dropping-particle":"","parse-names":false,"suffix":""},{"dropping-particle":"","family":"Torres-Castro","given":"Alejandro","non-dropping-particle":"","parse-names":false,"suffix":""},{"dropping-particle":"","family":"Martinez-Chapaa","given":"Sergio O.","non-dropping-particle":"","parse-names":false,"suffix":""},{"dropping-particle":"","family":"Madou","given":"Marc","non-dropping-particle":"","parse-names":false,"suffix":""}],"container-title":"Materials Today: Proceedings","id":"ITEM-1","issue":"3","issued":{"date-parts":[["2018"]]},"page":"9669-9682","title":"Effect of pyrolysis process parameters on electrical, physical, chemical and electro-chemical properties of SU-8-derived carbon structures fabricated using the C-MEMS process","type":"article-journal","volume":"5"},"uris":["http://www.mendeley.com/documents/?uuid=cfbbc4b2-3a41-42c0-aa8e-42e66d0e9840"]}],"mendeley":{"formattedCitation":"[23]","plainTextFormattedCitation":"[23]","previouslyFormattedCitation":"[23]"},"properties":{"noteIndex":0},"schema":"https://github.com/citation-style-language/schema/raw/master/csl-citation.json"}</w:instrText>
            </w:r>
            <w:r>
              <w:fldChar w:fldCharType="separate"/>
            </w:r>
            <w:r w:rsidRPr="002B101A">
              <w:rPr>
                <w:noProof/>
              </w:rPr>
              <w:t>[23]</w:t>
            </w:r>
            <w:r>
              <w:fldChar w:fldCharType="end"/>
            </w:r>
          </w:p>
        </w:tc>
      </w:tr>
      <w:tr w:rsidR="009A098B" w14:paraId="7B73978B" w14:textId="77777777" w:rsidTr="009A098B">
        <w:trPr>
          <w:gridAfter w:val="1"/>
          <w:wAfter w:w="79" w:type="dxa"/>
          <w:trHeight w:val="228"/>
        </w:trPr>
        <w:tc>
          <w:tcPr>
            <w:tcW w:w="2627" w:type="dxa"/>
          </w:tcPr>
          <w:p w14:paraId="2145833A" w14:textId="77777777" w:rsidR="009A098B" w:rsidRPr="007C5C07" w:rsidRDefault="009A098B" w:rsidP="009A098B">
            <w:pPr>
              <w:spacing w:line="480" w:lineRule="auto"/>
            </w:pPr>
            <w:r w:rsidRPr="007C5C07">
              <w:t xml:space="preserve">Pyrolyzed iodinated PVA </w:t>
            </w:r>
            <w:r w:rsidRPr="007C5C07">
              <w:rPr>
                <w:vertAlign w:val="superscript"/>
              </w:rPr>
              <w:t>d</w:t>
            </w:r>
            <w:r w:rsidRPr="007C5C07">
              <w:t xml:space="preserve"> </w:t>
            </w:r>
          </w:p>
        </w:tc>
        <w:tc>
          <w:tcPr>
            <w:tcW w:w="1454" w:type="dxa"/>
            <w:gridSpan w:val="2"/>
          </w:tcPr>
          <w:p w14:paraId="02C804E0" w14:textId="77777777" w:rsidR="009A098B" w:rsidRPr="007C5C07" w:rsidRDefault="009A098B" w:rsidP="009A098B">
            <w:pPr>
              <w:spacing w:line="480" w:lineRule="auto"/>
              <w:jc w:val="center"/>
            </w:pPr>
            <w:r>
              <w:t>-</w:t>
            </w:r>
          </w:p>
        </w:tc>
        <w:tc>
          <w:tcPr>
            <w:tcW w:w="1570" w:type="dxa"/>
            <w:gridSpan w:val="2"/>
          </w:tcPr>
          <w:p w14:paraId="4E6FC46D" w14:textId="77777777" w:rsidR="009A098B" w:rsidRPr="007C5C07" w:rsidRDefault="009A098B" w:rsidP="009A098B">
            <w:pPr>
              <w:spacing w:line="480" w:lineRule="auto"/>
              <w:jc w:val="center"/>
            </w:pPr>
            <w:r w:rsidRPr="007C5C07">
              <w:t>50-400</w:t>
            </w:r>
          </w:p>
        </w:tc>
        <w:tc>
          <w:tcPr>
            <w:tcW w:w="1282" w:type="dxa"/>
            <w:gridSpan w:val="2"/>
          </w:tcPr>
          <w:p w14:paraId="30CF70E4" w14:textId="77777777" w:rsidR="009A098B" w:rsidRDefault="009A098B" w:rsidP="009A098B">
            <w:pPr>
              <w:spacing w:line="480" w:lineRule="auto"/>
              <w:jc w:val="center"/>
            </w:pPr>
            <w:r w:rsidRPr="007C5C07">
              <w:t>0.98</w:t>
            </w:r>
          </w:p>
        </w:tc>
        <w:tc>
          <w:tcPr>
            <w:tcW w:w="1306" w:type="dxa"/>
            <w:gridSpan w:val="2"/>
          </w:tcPr>
          <w:p w14:paraId="212AA11D" w14:textId="77777777" w:rsidR="009A098B" w:rsidRPr="007C5C07" w:rsidRDefault="009A098B" w:rsidP="009A098B">
            <w:pPr>
              <w:spacing w:line="480" w:lineRule="auto"/>
              <w:jc w:val="center"/>
            </w:pPr>
            <w:r>
              <w:fldChar w:fldCharType="begin" w:fldLock="1"/>
            </w:r>
            <w:r>
              <w:instrText>ADDIN CSL_CITATION {"citationItems":[{"id":"ITEM-1","itemData":{"DOI":"10.1166/jnn.2017.14136","ISSN":"1533-4880","abstract":"In this study, conductive carbon thin films were prepared from poly(vinyl alcohol) (PVA) thin films through iodine pretreatment and pyrolysis. PVA thin films spin-coated on a substrate were iodinated with an aqueous NH4I/I2 solution. The iodinated PVA thin films were stabilized in air and then pyrolyzed under inert atmosphere to form carbon thin films. As a result, iodine pretreatment was found to enhance the thermal stability of the PVA. Carbon films with imperfect graphitic structures were formed by pyrolysis of the stabilized PVA films containing polyene structures. The carbon films showed a high electrical conductivity of 2.00 × 102 S/cm and a greatly low surface roughness of below 1.0 nm.","author":[{"dropping-particle":"","family":"Lee","given":"Jang-Yong","non-dropping-particle":"","parse-names":false,"suffix":""},{"dropping-particle":"","family":"Jung","given":"Jin-Mook","non-dropping-particle":"","parse-names":false,"suffix":""},{"dropping-particle":"","family":"Kim","given":"Do-Young","non-dropping-particle":"","parse-names":false,"suffix":""},{"dropping-particle":"","family":"Lee","given":"Young Seak","non-dropping-particle":"","parse-names":false,"suffix":""},{"dropping-particle":"","family":"Jung","given":"Chan-Hee","non-dropping-particle":"","parse-names":false,"suffix":""},{"dropping-particle":"","family":"Shin","given":"Kwanwoo","non-dropping-particle":"","parse-names":false,"suffix":""},{"dropping-particle":"","family":"Choi","given":"Jae-Hak","non-dropping-particle":"","parse-names":false,"suffix":""}],"container-title":"Journal of Nanoscience and Nanotechnology","id":"ITEM-1","issue":"8","issued":{"date-parts":[["2017","8","1"]]},"page":"5481-5484","title":"Preparation of Conductive Carbon Films from Poly(vinyl alcohol) by Chemical Pre-Treatment and Pyrolysis","type":"article-journal","volume":"17"},"uris":["http://www.mendeley.com/documents/?uuid=347f49ed-e315-4e66-be7f-78141ac4f502"]}],"mendeley":{"formattedCitation":"[24]","plainTextFormattedCitation":"[24]","previouslyFormattedCitation":"[24]"},"properties":{"noteIndex":0},"schema":"https://github.com/citation-style-language/schema/raw/master/csl-citation.json"}</w:instrText>
            </w:r>
            <w:r>
              <w:fldChar w:fldCharType="separate"/>
            </w:r>
            <w:r w:rsidRPr="002B101A">
              <w:rPr>
                <w:noProof/>
              </w:rPr>
              <w:t>[24]</w:t>
            </w:r>
            <w:r>
              <w:fldChar w:fldCharType="end"/>
            </w:r>
          </w:p>
        </w:tc>
      </w:tr>
      <w:tr w:rsidR="009A098B" w14:paraId="71B67780" w14:textId="77777777" w:rsidTr="009A098B">
        <w:trPr>
          <w:gridAfter w:val="1"/>
          <w:wAfter w:w="79" w:type="dxa"/>
          <w:trHeight w:val="228"/>
        </w:trPr>
        <w:tc>
          <w:tcPr>
            <w:tcW w:w="2627" w:type="dxa"/>
          </w:tcPr>
          <w:p w14:paraId="1C89B0AD" w14:textId="77777777" w:rsidR="009A098B" w:rsidRPr="007C5C07" w:rsidRDefault="009A098B" w:rsidP="009A098B">
            <w:pPr>
              <w:spacing w:line="480" w:lineRule="auto"/>
            </w:pPr>
            <w:r w:rsidRPr="007C5C07">
              <w:t>Pyrolyzed SU-8</w:t>
            </w:r>
            <w:r>
              <w:t xml:space="preserve"> sheet</w:t>
            </w:r>
          </w:p>
        </w:tc>
        <w:tc>
          <w:tcPr>
            <w:tcW w:w="1454" w:type="dxa"/>
            <w:gridSpan w:val="2"/>
          </w:tcPr>
          <w:p w14:paraId="694B9604" w14:textId="77777777" w:rsidR="009A098B" w:rsidRDefault="009A098B" w:rsidP="009A098B">
            <w:pPr>
              <w:spacing w:line="480" w:lineRule="auto"/>
              <w:jc w:val="center"/>
            </w:pPr>
            <w:r w:rsidRPr="007C5C07">
              <w:t>9.3</w:t>
            </w:r>
          </w:p>
        </w:tc>
        <w:tc>
          <w:tcPr>
            <w:tcW w:w="1570" w:type="dxa"/>
            <w:gridSpan w:val="2"/>
          </w:tcPr>
          <w:p w14:paraId="13C70800" w14:textId="77777777" w:rsidR="009A098B" w:rsidRPr="007C5C07" w:rsidRDefault="009A098B" w:rsidP="009A098B">
            <w:pPr>
              <w:spacing w:line="480" w:lineRule="auto"/>
              <w:jc w:val="center"/>
            </w:pPr>
            <w:r>
              <w:t xml:space="preserve">10,752 </w:t>
            </w:r>
            <w:r w:rsidRPr="00BE4596">
              <w:rPr>
                <w:vertAlign w:val="superscript"/>
              </w:rPr>
              <w:t>g</w:t>
            </w:r>
          </w:p>
        </w:tc>
        <w:tc>
          <w:tcPr>
            <w:tcW w:w="1282" w:type="dxa"/>
            <w:gridSpan w:val="2"/>
          </w:tcPr>
          <w:p w14:paraId="558A94BB" w14:textId="77777777" w:rsidR="009A098B" w:rsidRDefault="009A098B" w:rsidP="009A098B">
            <w:pPr>
              <w:spacing w:line="480" w:lineRule="auto"/>
              <w:jc w:val="center"/>
            </w:pPr>
            <w:r w:rsidRPr="007C5C07">
              <w:t>1.02</w:t>
            </w:r>
          </w:p>
        </w:tc>
        <w:tc>
          <w:tcPr>
            <w:tcW w:w="1306" w:type="dxa"/>
            <w:gridSpan w:val="2"/>
          </w:tcPr>
          <w:p w14:paraId="4078B4A2" w14:textId="77777777" w:rsidR="009A098B" w:rsidRPr="007C5C07" w:rsidRDefault="009A098B" w:rsidP="009A098B">
            <w:pPr>
              <w:spacing w:line="480" w:lineRule="auto"/>
              <w:jc w:val="center"/>
            </w:pPr>
            <w:r>
              <w:fldChar w:fldCharType="begin" w:fldLock="1"/>
            </w:r>
            <w:r>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April","issued":{"date-parts":[["2017","5"]]},"page":"91-99","publisher":"Elsevier","title":"High temperature SU-8 pyrolysis for fabrication of carbon electrodes","type":"article-journal","volume":"125"},"uris":["http://www.mendeley.com/documents/?uuid=eeeea328-6640-43fc-bb1b-387efed47543"]}],"mendeley":{"formattedCitation":"[25]","plainTextFormattedCitation":"[25]","previouslyFormattedCitation":"[25]"},"properties":{"noteIndex":0},"schema":"https://github.com/citation-style-language/schema/raw/master/csl-citation.json"}</w:instrText>
            </w:r>
            <w:r>
              <w:fldChar w:fldCharType="separate"/>
            </w:r>
            <w:r w:rsidRPr="002B101A">
              <w:rPr>
                <w:noProof/>
              </w:rPr>
              <w:t>[25]</w:t>
            </w:r>
            <w:r>
              <w:fldChar w:fldCharType="end"/>
            </w:r>
          </w:p>
        </w:tc>
      </w:tr>
      <w:tr w:rsidR="009A098B" w14:paraId="7F0943A3" w14:textId="77777777" w:rsidTr="009A098B">
        <w:trPr>
          <w:gridAfter w:val="1"/>
          <w:wAfter w:w="79" w:type="dxa"/>
          <w:trHeight w:val="228"/>
        </w:trPr>
        <w:tc>
          <w:tcPr>
            <w:tcW w:w="2627" w:type="dxa"/>
          </w:tcPr>
          <w:p w14:paraId="001362BD" w14:textId="77777777" w:rsidR="009A098B" w:rsidRPr="007C5C07" w:rsidRDefault="009A098B" w:rsidP="009A098B">
            <w:pPr>
              <w:spacing w:line="480" w:lineRule="auto"/>
            </w:pPr>
            <w:r w:rsidRPr="007C5C07">
              <w:t>Pyrolyzed</w:t>
            </w:r>
            <w:r>
              <w:t xml:space="preserve"> M-</w:t>
            </w:r>
            <w:r w:rsidRPr="007C5C07">
              <w:t>SU-8</w:t>
            </w:r>
            <w:r>
              <w:t xml:space="preserve"> sheet </w:t>
            </w:r>
            <w:r w:rsidRPr="007C5C07">
              <w:rPr>
                <w:vertAlign w:val="superscript"/>
              </w:rPr>
              <w:t>e</w:t>
            </w:r>
          </w:p>
        </w:tc>
        <w:tc>
          <w:tcPr>
            <w:tcW w:w="1454" w:type="dxa"/>
            <w:gridSpan w:val="2"/>
          </w:tcPr>
          <w:p w14:paraId="02BF9C3E" w14:textId="77777777" w:rsidR="009A098B" w:rsidRDefault="009A098B" w:rsidP="009A098B">
            <w:pPr>
              <w:spacing w:line="480" w:lineRule="auto"/>
              <w:jc w:val="center"/>
            </w:pPr>
            <w:r w:rsidRPr="007C5C07">
              <w:t>18</w:t>
            </w:r>
          </w:p>
        </w:tc>
        <w:tc>
          <w:tcPr>
            <w:tcW w:w="1570" w:type="dxa"/>
            <w:gridSpan w:val="2"/>
          </w:tcPr>
          <w:p w14:paraId="0BD9B71E" w14:textId="77777777" w:rsidR="009A098B" w:rsidRPr="007C5C07" w:rsidRDefault="009A098B" w:rsidP="009A098B">
            <w:pPr>
              <w:spacing w:line="480" w:lineRule="auto"/>
              <w:jc w:val="center"/>
            </w:pPr>
            <w:r>
              <w:t xml:space="preserve">5,555 </w:t>
            </w:r>
            <w:r w:rsidRPr="00BE4596">
              <w:rPr>
                <w:vertAlign w:val="superscript"/>
              </w:rPr>
              <w:t>g</w:t>
            </w:r>
          </w:p>
        </w:tc>
        <w:tc>
          <w:tcPr>
            <w:tcW w:w="1282" w:type="dxa"/>
            <w:gridSpan w:val="2"/>
          </w:tcPr>
          <w:p w14:paraId="3A52AAB2" w14:textId="77777777" w:rsidR="009A098B" w:rsidRPr="00947DDB" w:rsidRDefault="009A098B" w:rsidP="009A098B">
            <w:pPr>
              <w:spacing w:line="480" w:lineRule="auto"/>
              <w:jc w:val="center"/>
            </w:pPr>
            <w:r w:rsidRPr="007C5C07">
              <w:t>1.02</w:t>
            </w:r>
          </w:p>
        </w:tc>
        <w:tc>
          <w:tcPr>
            <w:tcW w:w="1306" w:type="dxa"/>
            <w:gridSpan w:val="2"/>
          </w:tcPr>
          <w:p w14:paraId="106B4A2C" w14:textId="77777777" w:rsidR="009A098B" w:rsidRPr="00947DDB" w:rsidRDefault="009A098B" w:rsidP="009A098B">
            <w:pPr>
              <w:spacing w:line="480" w:lineRule="auto"/>
              <w:jc w:val="center"/>
            </w:pPr>
            <w:r w:rsidRPr="00947DDB">
              <w:t>Current work</w:t>
            </w:r>
          </w:p>
        </w:tc>
      </w:tr>
    </w:tbl>
    <w:p w14:paraId="68F41B0A" w14:textId="5E79EF4B" w:rsidR="00F36645" w:rsidRPr="00F36645" w:rsidRDefault="00592CA1" w:rsidP="00F36645">
      <w:pPr>
        <w:ind w:left="540"/>
        <w:rPr>
          <w:rFonts w:ascii="MinionPro-Regular" w:hAnsi="MinionPro-Regular" w:cs="MinionPro-Regular"/>
          <w:sz w:val="18"/>
          <w:szCs w:val="18"/>
        </w:rPr>
      </w:pPr>
      <w:r w:rsidRPr="00F36645">
        <w:rPr>
          <w:rFonts w:ascii="MinionPro-Regular" w:hAnsi="MinionPro-Regular" w:cs="MinionPro-Regular"/>
          <w:sz w:val="18"/>
          <w:szCs w:val="18"/>
          <w:vertAlign w:val="superscript"/>
        </w:rPr>
        <w:t xml:space="preserve"> </w:t>
      </w:r>
      <w:r w:rsidR="00F36645" w:rsidRPr="00F36645">
        <w:rPr>
          <w:rFonts w:ascii="MinionPro-Regular" w:hAnsi="MinionPro-Regular" w:cs="MinionPro-Regular"/>
          <w:sz w:val="18"/>
          <w:szCs w:val="18"/>
          <w:vertAlign w:val="superscript"/>
        </w:rPr>
        <w:t>b</w:t>
      </w:r>
      <w:r w:rsidR="00F36645" w:rsidRPr="00F36645">
        <w:rPr>
          <w:rFonts w:ascii="MinionPro-Regular" w:hAnsi="MinionPro-Regular" w:cs="MinionPro-Regular"/>
          <w:sz w:val="18"/>
          <w:szCs w:val="18"/>
        </w:rPr>
        <w:t xml:space="preserve"> </w:t>
      </w:r>
      <w:r w:rsidR="00F36645" w:rsidRPr="00F36645">
        <w:rPr>
          <w:sz w:val="18"/>
          <w:szCs w:val="18"/>
          <w:lang w:val="en-US"/>
        </w:rPr>
        <w:t>Carbon nanotubes infused PAN</w:t>
      </w:r>
    </w:p>
    <w:p w14:paraId="77BE3A3A" w14:textId="77777777" w:rsidR="00F36645" w:rsidRPr="00F36645" w:rsidRDefault="00F36645" w:rsidP="00F36645">
      <w:pPr>
        <w:ind w:left="540"/>
        <w:rPr>
          <w:rFonts w:ascii="MinionPro-Regular" w:hAnsi="MinionPro-Regular" w:cs="MinionPro-Regular"/>
          <w:sz w:val="18"/>
          <w:szCs w:val="18"/>
        </w:rPr>
      </w:pPr>
      <w:r w:rsidRPr="00F36645">
        <w:rPr>
          <w:rFonts w:ascii="MinionPro-Regular" w:hAnsi="MinionPro-Regular" w:cs="MinionPro-Regular"/>
          <w:sz w:val="18"/>
          <w:szCs w:val="18"/>
          <w:vertAlign w:val="superscript"/>
        </w:rPr>
        <w:t>c</w:t>
      </w:r>
      <w:r w:rsidRPr="00F36645">
        <w:rPr>
          <w:rFonts w:ascii="MinionPro-Regular" w:hAnsi="MinionPro-Regular" w:cs="MinionPro-Regular"/>
          <w:sz w:val="18"/>
          <w:szCs w:val="18"/>
        </w:rPr>
        <w:t xml:space="preserve"> </w:t>
      </w:r>
      <w:r w:rsidRPr="00F36645">
        <w:rPr>
          <w:sz w:val="18"/>
          <w:szCs w:val="18"/>
          <w:lang w:val="en-US"/>
        </w:rPr>
        <w:t>Mechanically treated PAN-CNT</w:t>
      </w:r>
    </w:p>
    <w:p w14:paraId="57CCBCFA"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d</w:t>
      </w:r>
      <w:r w:rsidRPr="00F36645">
        <w:rPr>
          <w:rFonts w:ascii="jmhvr" w:hAnsi="jmhvr" w:cs="jmhvr"/>
          <w:sz w:val="18"/>
          <w:szCs w:val="18"/>
        </w:rPr>
        <w:t xml:space="preserve"> </w:t>
      </w:r>
      <w:r w:rsidRPr="00F36645">
        <w:rPr>
          <w:sz w:val="18"/>
          <w:szCs w:val="18"/>
          <w:lang w:val="en-US"/>
        </w:rPr>
        <w:t>Poly (vinyl alcohol)</w:t>
      </w:r>
    </w:p>
    <w:p w14:paraId="647AB10A"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 xml:space="preserve">e </w:t>
      </w:r>
      <w:r w:rsidRPr="00F36645">
        <w:rPr>
          <w:sz w:val="18"/>
          <w:szCs w:val="18"/>
          <w:lang w:val="en-US"/>
        </w:rPr>
        <w:t>Mechanically treated SU-8</w:t>
      </w:r>
    </w:p>
    <w:p w14:paraId="51E6ADE4"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f</w:t>
      </w:r>
      <w:r w:rsidRPr="00F36645">
        <w:rPr>
          <w:rFonts w:ascii="jmhvr" w:hAnsi="jmhvr" w:cs="jmhvr"/>
          <w:sz w:val="18"/>
          <w:szCs w:val="18"/>
        </w:rPr>
        <w:t xml:space="preserve"> </w:t>
      </w:r>
      <w:r w:rsidRPr="00F36645">
        <w:rPr>
          <w:sz w:val="18"/>
          <w:szCs w:val="18"/>
          <w:lang w:val="en-US"/>
        </w:rPr>
        <w:t>Pyrolyzed at 900 °C</w:t>
      </w:r>
    </w:p>
    <w:p w14:paraId="0FAD86E7" w14:textId="150DCC50" w:rsidR="00F36645" w:rsidRDefault="00F36645" w:rsidP="009A098B">
      <w:pPr>
        <w:ind w:left="540"/>
        <w:rPr>
          <w:rFonts w:ascii="jmhvr" w:hAnsi="jmhvr" w:cs="jmhvr"/>
          <w:sz w:val="18"/>
          <w:szCs w:val="18"/>
        </w:rPr>
      </w:pPr>
      <w:r w:rsidRPr="00F36645">
        <w:rPr>
          <w:rFonts w:ascii="jmhvr" w:hAnsi="jmhvr" w:cs="jmhvr"/>
          <w:sz w:val="18"/>
          <w:szCs w:val="18"/>
          <w:vertAlign w:val="superscript"/>
        </w:rPr>
        <w:t>g</w:t>
      </w:r>
      <w:r w:rsidRPr="00F36645">
        <w:rPr>
          <w:rFonts w:ascii="jmhvr" w:hAnsi="jmhvr" w:cs="jmhvr"/>
          <w:sz w:val="18"/>
          <w:szCs w:val="18"/>
        </w:rPr>
        <w:t xml:space="preserve"> </w:t>
      </w:r>
      <w:r w:rsidRPr="00F36645">
        <w:rPr>
          <w:sz w:val="18"/>
          <w:szCs w:val="18"/>
          <w:lang w:val="en-US"/>
        </w:rPr>
        <w:t xml:space="preserve">Calculated based on the </w:t>
      </w:r>
      <w:r w:rsidR="0066366C">
        <w:rPr>
          <w:sz w:val="18"/>
          <w:szCs w:val="18"/>
          <w:lang w:val="en-US"/>
        </w:rPr>
        <w:t xml:space="preserve">bulk </w:t>
      </w:r>
      <w:r w:rsidRPr="00F36645">
        <w:rPr>
          <w:sz w:val="18"/>
          <w:szCs w:val="18"/>
          <w:lang w:val="en-US"/>
        </w:rPr>
        <w:t>resistivity</w:t>
      </w:r>
      <w:r w:rsidRPr="00F36645">
        <w:rPr>
          <w:rFonts w:ascii="jmhvr" w:hAnsi="jmhvr" w:cs="jmhvr"/>
          <w:sz w:val="18"/>
          <w:szCs w:val="18"/>
        </w:rPr>
        <w:t xml:space="preserve"> </w:t>
      </w:r>
    </w:p>
    <w:p w14:paraId="4D63CAAA" w14:textId="77777777" w:rsidR="009A098B" w:rsidRPr="009A098B" w:rsidRDefault="009A098B" w:rsidP="009A098B">
      <w:pPr>
        <w:ind w:left="540"/>
        <w:rPr>
          <w:rFonts w:ascii="jmhvr" w:hAnsi="jmhvr" w:cs="jmhvr"/>
          <w:sz w:val="18"/>
          <w:szCs w:val="18"/>
        </w:rPr>
      </w:pPr>
    </w:p>
    <w:p w14:paraId="59E0F93B" w14:textId="55108F21" w:rsidR="005B5DA6" w:rsidRPr="00467570" w:rsidRDefault="00244DDA" w:rsidP="00817683">
      <w:pPr>
        <w:pStyle w:val="Els-body-text"/>
        <w:spacing w:after="240"/>
      </w:pPr>
      <w:r>
        <w:t xml:space="preserve">From the </w:t>
      </w:r>
      <w:r w:rsidR="00A30A3A">
        <w:t xml:space="preserve">resistivity </w:t>
      </w:r>
      <w:r>
        <w:t>values, we estimated</w:t>
      </w:r>
      <w:r w:rsidRPr="00C10D6E">
        <w:t xml:space="preserve"> </w:t>
      </w:r>
      <w:r w:rsidR="00F970B3">
        <w:t>a</w:t>
      </w:r>
      <w:r w:rsidRPr="00C10D6E">
        <w:t xml:space="preserve"> conductivity of around 5,555 S/m</w:t>
      </w:r>
      <w:r w:rsidR="00753EB8">
        <w:t xml:space="preserve"> (Table 1)</w:t>
      </w:r>
      <w:r w:rsidRPr="00C10D6E">
        <w:t xml:space="preserve">, which appears to be a mid-range value for BPNE-derived carbon materials [12]. </w:t>
      </w:r>
      <w:r w:rsidR="00F40C02">
        <w:t>Overall, the value for the electrical conductivity obtained here lies closer to the values typically observed for amorphous carbon, 1-2 x 10</w:t>
      </w:r>
      <w:r w:rsidR="00F40C02" w:rsidRPr="002E14A7">
        <w:rPr>
          <w:vertAlign w:val="superscript"/>
        </w:rPr>
        <w:t>3</w:t>
      </w:r>
      <w:r w:rsidR="00F40C02">
        <w:t xml:space="preserve"> S/m, than those for graphite, 2-3 x 10</w:t>
      </w:r>
      <w:r w:rsidR="00F40C02" w:rsidRPr="002E14A7">
        <w:rPr>
          <w:vertAlign w:val="superscript"/>
        </w:rPr>
        <w:t>5</w:t>
      </w:r>
      <w:r w:rsidR="00F40C02">
        <w:t xml:space="preserve">, with aligned basal planes. </w:t>
      </w:r>
      <w:r w:rsidR="00C04957">
        <w:t>T</w:t>
      </w:r>
      <w:r w:rsidR="00496877">
        <w:t>he electrical conductivity of glass-like carbon materials</w:t>
      </w:r>
      <w:r w:rsidR="00C04957">
        <w:t xml:space="preserve"> in general</w:t>
      </w:r>
      <w:r w:rsidR="00496877">
        <w:t xml:space="preserve"> </w:t>
      </w:r>
      <w:r w:rsidR="00C04957">
        <w:t>has been reported to reach values of 2 x 10</w:t>
      </w:r>
      <w:r w:rsidR="00C04957" w:rsidRPr="00C04957">
        <w:rPr>
          <w:vertAlign w:val="superscript"/>
        </w:rPr>
        <w:t>4</w:t>
      </w:r>
      <w:r w:rsidR="00C04957">
        <w:t xml:space="preserve"> S/m</w:t>
      </w:r>
      <w:r w:rsidR="00BB41DC">
        <w:t xml:space="preserve"> </w:t>
      </w:r>
      <w:r w:rsidR="0088601B">
        <w:t xml:space="preserve">and higher </w:t>
      </w:r>
      <w:r w:rsidR="00BB41DC">
        <w:t>if heat</w:t>
      </w:r>
      <w:r w:rsidR="0088601B">
        <w:t>-</w:t>
      </w:r>
      <w:r w:rsidR="00BB41DC">
        <w:t>treated appropriately</w:t>
      </w:r>
      <w:r w:rsidR="0088601B">
        <w:t xml:space="preserve"> and depending on the sample geometry and dimensions</w:t>
      </w:r>
      <w:r w:rsidR="00C04957">
        <w:t>.</w:t>
      </w:r>
      <w:r w:rsidR="0088601B">
        <w:t xml:space="preserve"> </w:t>
      </w:r>
      <w:r w:rsidR="004B0772">
        <w:t>For instance,</w:t>
      </w:r>
      <w:r w:rsidR="0088601B">
        <w:t xml:space="preserve"> h</w:t>
      </w:r>
      <w:r w:rsidRPr="00C10D6E">
        <w:t>igher electrical conductivities</w:t>
      </w:r>
      <w:r>
        <w:t xml:space="preserve"> </w:t>
      </w:r>
      <w:r w:rsidR="006E70EC">
        <w:t xml:space="preserve">are typically achieved </w:t>
      </w:r>
      <w:r>
        <w:t xml:space="preserve">in </w:t>
      </w:r>
      <w:r w:rsidR="0063028F">
        <w:t>polymer-d</w:t>
      </w:r>
      <w:r w:rsidR="006E70EC">
        <w:t>erived</w:t>
      </w:r>
      <w:r w:rsidR="0063028F">
        <w:t xml:space="preserve"> carbon</w:t>
      </w:r>
      <w:r w:rsidRPr="00C10D6E">
        <w:t xml:space="preserve"> </w:t>
      </w:r>
      <w:r w:rsidR="0063028F">
        <w:t xml:space="preserve">materials </w:t>
      </w:r>
      <w:r w:rsidR="006E70EC">
        <w:t>synthesized</w:t>
      </w:r>
      <w:r w:rsidRPr="00C10D6E">
        <w:t xml:space="preserve"> at higher </w:t>
      </w:r>
      <w:r w:rsidR="004B0772">
        <w:t xml:space="preserve">pyrolysis </w:t>
      </w:r>
      <w:r w:rsidRPr="00C10D6E">
        <w:t xml:space="preserve">temperatures </w:t>
      </w:r>
      <w:r w:rsidR="004B0772">
        <w:t>and</w:t>
      </w:r>
      <w:r w:rsidRPr="00C10D6E">
        <w:t xml:space="preserve"> </w:t>
      </w:r>
      <w:r w:rsidR="006E70EC">
        <w:t>smaller</w:t>
      </w:r>
      <w:r w:rsidRPr="00C10D6E">
        <w:t xml:space="preserve"> </w:t>
      </w:r>
      <w:r w:rsidR="004B0772">
        <w:t>dimensions</w:t>
      </w:r>
      <w:r w:rsidR="006E70EC">
        <w:t>, nano- and micro-scales</w:t>
      </w:r>
      <w:r w:rsidR="004B0772">
        <w:t xml:space="preserve"> as those used for MEMS</w:t>
      </w:r>
      <w:r w:rsidRPr="00C10D6E">
        <w:t xml:space="preserve">. </w:t>
      </w:r>
      <w:r>
        <w:t xml:space="preserve">Interestingly, in the previous investigation of variations in the conductivity of carbon materials </w:t>
      </w:r>
      <w:r w:rsidR="00DF43AB">
        <w:t xml:space="preserve">derived </w:t>
      </w:r>
      <w:r>
        <w:t>from</w:t>
      </w:r>
      <w:r w:rsidR="00DF43AB">
        <w:t xml:space="preserve"> mill</w:t>
      </w:r>
      <w:r w:rsidR="00DD1E38">
        <w:t>i</w:t>
      </w:r>
      <w:r w:rsidR="00DF43AB">
        <w:t>m</w:t>
      </w:r>
      <w:r w:rsidR="00DD1E38">
        <w:t>e</w:t>
      </w:r>
      <w:r w:rsidR="00DF43AB">
        <w:t xml:space="preserve">tric samples of </w:t>
      </w:r>
      <w:r w:rsidR="00DD1E38">
        <w:t xml:space="preserve">a </w:t>
      </w:r>
      <w:r>
        <w:t>mechanically-strained</w:t>
      </w:r>
      <w:r w:rsidR="00DD1E38">
        <w:t xml:space="preserve"> </w:t>
      </w:r>
      <w:r w:rsidR="00E44E5C">
        <w:t xml:space="preserve">mat of </w:t>
      </w:r>
      <w:r w:rsidR="00DD1E38">
        <w:t>PAN</w:t>
      </w:r>
      <w:r w:rsidR="00E44E5C">
        <w:t xml:space="preserve"> nanofibers</w:t>
      </w:r>
      <w:r>
        <w:t>, conductivity increased</w:t>
      </w:r>
      <w:r w:rsidR="00E44E5C">
        <w:t xml:space="preserve"> </w:t>
      </w:r>
      <w:r w:rsidR="006A21EB">
        <w:t>one order of magnitude</w:t>
      </w:r>
      <w:r>
        <w:t xml:space="preserve"> (Table 1)</w:t>
      </w:r>
      <w:r w:rsidR="00B91C2F">
        <w:t xml:space="preserve"> as a result of</w:t>
      </w:r>
      <w:r w:rsidR="00D5124B">
        <w:t xml:space="preserve"> the mechanical pretreatment</w:t>
      </w:r>
      <w:r>
        <w:t xml:space="preserve">. A </w:t>
      </w:r>
      <w:r w:rsidR="00F63AB6">
        <w:t>clear</w:t>
      </w:r>
      <w:r>
        <w:t xml:space="preserve"> </w:t>
      </w:r>
      <w:r w:rsidR="00121700">
        <w:t>increasing</w:t>
      </w:r>
      <w:r>
        <w:t xml:space="preserve"> trend was observed in the conductivity of the PAN-derived </w:t>
      </w:r>
      <w:r w:rsidR="000D1602">
        <w:t xml:space="preserve">carbon </w:t>
      </w:r>
      <w:r>
        <w:t>materials</w:t>
      </w:r>
      <w:r w:rsidR="00E34350">
        <w:t xml:space="preserve"> </w:t>
      </w:r>
      <w:r w:rsidR="00F63AB6">
        <w:t>as a function of the</w:t>
      </w:r>
      <w:r w:rsidR="00E34350">
        <w:t xml:space="preserve"> mechanical </w:t>
      </w:r>
      <w:r w:rsidR="00F63AB6">
        <w:t>pre</w:t>
      </w:r>
      <w:r w:rsidR="00E34350">
        <w:t>treatment</w:t>
      </w:r>
      <w:r>
        <w:t xml:space="preserve">. The highest electrical conductivity registered for the PAN mats of fibers deposited by far-field electrospinning was on the order of 5,000 S/m. Our slightly higher values may stem from the fact that our </w:t>
      </w:r>
      <w:r w:rsidR="00753195">
        <w:t xml:space="preserve">500 µm </w:t>
      </w:r>
      <w:r w:rsidR="00792B38">
        <w:t xml:space="preserve">thick </w:t>
      </w:r>
      <w:r>
        <w:t>samples were solid</w:t>
      </w:r>
      <w:r w:rsidR="00EE1E77">
        <w:t xml:space="preserve"> </w:t>
      </w:r>
      <w:r w:rsidR="00EF6F53">
        <w:t>carbon</w:t>
      </w:r>
      <w:r w:rsidR="00EE1E77">
        <w:t xml:space="preserve"> sheets</w:t>
      </w:r>
      <w:r>
        <w:t xml:space="preserve"> instead of </w:t>
      </w:r>
      <w:r w:rsidR="00EF6F53">
        <w:t xml:space="preserve">the </w:t>
      </w:r>
      <w:r>
        <w:t>mats</w:t>
      </w:r>
      <w:r w:rsidR="00EF6F53">
        <w:t xml:space="preserve"> of </w:t>
      </w:r>
      <w:r w:rsidR="00EF6F53">
        <w:lastRenderedPageBreak/>
        <w:t xml:space="preserve">carbon </w:t>
      </w:r>
      <w:r>
        <w:t xml:space="preserve">fibers. It appears likely that despite the reported increase </w:t>
      </w:r>
      <w:r w:rsidR="00E34350">
        <w:t xml:space="preserve">in the degree of </w:t>
      </w:r>
      <w:r>
        <w:t>graphitization</w:t>
      </w:r>
      <w:r w:rsidR="00E34350">
        <w:t xml:space="preserve"> from the</w:t>
      </w:r>
      <w:r>
        <w:t xml:space="preserve"> previous study, the </w:t>
      </w:r>
      <w:r w:rsidR="008E3A09">
        <w:t>macroporosity of the</w:t>
      </w:r>
      <w:r>
        <w:t xml:space="preserve"> </w:t>
      </w:r>
      <w:r w:rsidR="008E3A09">
        <w:t>interlaced</w:t>
      </w:r>
      <w:r>
        <w:t xml:space="preserve"> </w:t>
      </w:r>
      <w:r w:rsidR="008E3A09">
        <w:t xml:space="preserve">PAN-derived carbon fibers </w:t>
      </w:r>
      <w:r>
        <w:t xml:space="preserve">may have limited the </w:t>
      </w:r>
      <w:r w:rsidR="00F40C02">
        <w:t>contribution of the increase in the degree of graphitization</w:t>
      </w:r>
      <w:r>
        <w:t xml:space="preserve"> </w:t>
      </w:r>
      <w:r w:rsidR="00F40C02">
        <w:t>on the</w:t>
      </w:r>
      <w:r>
        <w:t xml:space="preserve"> </w:t>
      </w:r>
      <w:r w:rsidR="00F40C02">
        <w:t xml:space="preserve">bulk </w:t>
      </w:r>
      <w:r>
        <w:t xml:space="preserve">electrical conductivity. </w:t>
      </w:r>
      <w:r w:rsidR="00852680">
        <w:t>Also, the dimensions of the</w:t>
      </w:r>
      <w:r w:rsidR="00AD1F30">
        <w:t xml:space="preserve"> mats of PAN fibers may have</w:t>
      </w:r>
      <w:r w:rsidR="00852680">
        <w:t xml:space="preserve"> influenced the final conductivities obtained therein. </w:t>
      </w:r>
      <w:r w:rsidR="00307888">
        <w:t>In our case, s</w:t>
      </w:r>
      <w:r w:rsidR="00525233">
        <w:t xml:space="preserve">ince the conductivity </w:t>
      </w:r>
      <w:r w:rsidR="00307888">
        <w:t>did not</w:t>
      </w:r>
      <w:r w:rsidR="00525233">
        <w:t xml:space="preserve"> </w:t>
      </w:r>
      <w:r w:rsidR="00307888">
        <w:t>vary</w:t>
      </w:r>
      <w:r w:rsidR="00525233">
        <w:t xml:space="preserve"> when applying the mechanical compression pretreatment,</w:t>
      </w:r>
      <w:r w:rsidR="005B5DA6" w:rsidRPr="00467570">
        <w:t xml:space="preserve"> we decided to </w:t>
      </w:r>
      <w:r w:rsidR="00CF0631" w:rsidRPr="00467570">
        <w:t>investigate whether</w:t>
      </w:r>
      <w:r w:rsidR="005B5DA6" w:rsidRPr="00467570">
        <w:t xml:space="preserve"> variations in the </w:t>
      </w:r>
      <w:r w:rsidR="008D1F62">
        <w:t>micro</w:t>
      </w:r>
      <w:r w:rsidR="005B5DA6" w:rsidRPr="00467570">
        <w:t>structure of the samples</w:t>
      </w:r>
      <w:r w:rsidR="00CF0631" w:rsidRPr="00467570">
        <w:t xml:space="preserve"> c</w:t>
      </w:r>
      <w:r w:rsidR="00113046">
        <w:t>ould</w:t>
      </w:r>
      <w:r w:rsidR="00CF0631" w:rsidRPr="00467570">
        <w:t xml:space="preserve"> be detected</w:t>
      </w:r>
      <w:r w:rsidR="005B5DA6" w:rsidRPr="00467570">
        <w:t xml:space="preserve"> through </w:t>
      </w:r>
      <w:r w:rsidR="00C74973">
        <w:t>Raman and XRD spectroscopy</w:t>
      </w:r>
      <w:r w:rsidR="008B64C7">
        <w:t>.</w:t>
      </w:r>
      <w:r w:rsidR="0054078C">
        <w:t xml:space="preserve"> </w:t>
      </w:r>
      <w:r w:rsidR="00560131">
        <w:t xml:space="preserve">It was hypothesized that variations in the microstructure of BPNE-derived carbon materials may be present in mechanically compressed samples as compared to the control even if the bulk electrical conductivity was not significantly altered by the </w:t>
      </w:r>
      <w:r w:rsidR="00C572DD">
        <w:t xml:space="preserve">mechanical </w:t>
      </w:r>
      <w:r w:rsidR="00560131">
        <w:t>pretreatment</w:t>
      </w:r>
      <w:r w:rsidR="005B5DA6" w:rsidRPr="00467570">
        <w:t>.</w:t>
      </w:r>
    </w:p>
    <w:p w14:paraId="545B943E" w14:textId="2AE58741" w:rsidR="00D732CE" w:rsidRPr="00467570" w:rsidRDefault="00F24AEF" w:rsidP="00952438">
      <w:pPr>
        <w:pStyle w:val="Els-body-text"/>
        <w:spacing w:line="240" w:lineRule="auto"/>
        <w:jc w:val="center"/>
        <w:rPr>
          <w:noProof/>
        </w:rPr>
      </w:pPr>
      <w:r>
        <w:rPr>
          <w:noProof/>
        </w:rPr>
        <w:drawing>
          <wp:inline distT="0" distB="0" distL="0" distR="0" wp14:anchorId="4282854E" wp14:editId="3B5628EA">
            <wp:extent cx="3200400" cy="220424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 (2).png"/>
                    <pic:cNvPicPr/>
                  </pic:nvPicPr>
                  <pic:blipFill>
                    <a:blip r:embed="rId13">
                      <a:extLst>
                        <a:ext uri="{28A0092B-C50C-407E-A947-70E740481C1C}">
                          <a14:useLocalDpi xmlns:a14="http://schemas.microsoft.com/office/drawing/2010/main" val="0"/>
                        </a:ext>
                      </a:extLst>
                    </a:blip>
                    <a:stretch>
                      <a:fillRect/>
                    </a:stretch>
                  </pic:blipFill>
                  <pic:spPr>
                    <a:xfrm>
                      <a:off x="0" y="0"/>
                      <a:ext cx="3200400" cy="2204249"/>
                    </a:xfrm>
                    <a:prstGeom prst="rect">
                      <a:avLst/>
                    </a:prstGeom>
                  </pic:spPr>
                </pic:pic>
              </a:graphicData>
            </a:graphic>
          </wp:inline>
        </w:drawing>
      </w:r>
    </w:p>
    <w:p w14:paraId="6CC4F73E" w14:textId="57002D96" w:rsidR="005B5DA6" w:rsidRPr="00467570" w:rsidRDefault="00AC7BA5" w:rsidP="005B5DA6">
      <w:pPr>
        <w:pStyle w:val="Els-caption"/>
        <w:jc w:val="center"/>
      </w:pPr>
      <w:r w:rsidRPr="00467570">
        <w:t>Figure</w:t>
      </w:r>
      <w:r w:rsidR="005B5DA6" w:rsidRPr="00467570">
        <w:t xml:space="preserve"> </w:t>
      </w:r>
      <w:r w:rsidR="00AD3021">
        <w:t>4</w:t>
      </w:r>
      <w:r w:rsidR="005B5DA6" w:rsidRPr="00467570">
        <w:t xml:space="preserve">. </w:t>
      </w:r>
      <w:r w:rsidR="000F7DCC">
        <w:t>Bulk r</w:t>
      </w:r>
      <w:r w:rsidR="005B5DA6" w:rsidRPr="00467570">
        <w:t xml:space="preserve">esistivity of </w:t>
      </w:r>
      <w:r w:rsidR="00B45638">
        <w:t>carbon sheets derived from</w:t>
      </w:r>
      <w:r w:rsidR="00A27BFF" w:rsidRPr="00467570">
        <w:t xml:space="preserve"> </w:t>
      </w:r>
      <w:r w:rsidR="00B45638">
        <w:t xml:space="preserve">pyrolysis of </w:t>
      </w:r>
      <w:r w:rsidR="00A27BFF" w:rsidRPr="00467570">
        <w:t>Bis-phenol A Novolac Epoxy</w:t>
      </w:r>
      <w:r w:rsidR="005B5DA6" w:rsidRPr="00467570">
        <w:t xml:space="preserve"> with and without </w:t>
      </w:r>
      <w:r w:rsidR="00A27BFF" w:rsidRPr="00467570">
        <w:t>the compressive pre-treatment</w:t>
      </w:r>
      <w:r w:rsidR="00CF305B" w:rsidRPr="00467570">
        <w:t xml:space="preserve"> </w:t>
      </w:r>
      <w:r w:rsidR="00B45638">
        <w:t xml:space="preserve">as </w:t>
      </w:r>
      <w:r w:rsidR="00CF305B" w:rsidRPr="00467570">
        <w:t>obtained from the four-point-probe method</w:t>
      </w:r>
      <w:r w:rsidR="005B5DA6" w:rsidRPr="00467570">
        <w:t xml:space="preserve"> (p &gt; 0.05 ANOVA)</w:t>
      </w:r>
      <w:r w:rsidRPr="00467570">
        <w:rPr>
          <w:vertAlign w:val="superscript"/>
        </w:rPr>
        <w:t xml:space="preserve"> a</w:t>
      </w:r>
      <w:r w:rsidR="005B5DA6" w:rsidRPr="00467570">
        <w:t>.</w:t>
      </w:r>
    </w:p>
    <w:p w14:paraId="5A612C59" w14:textId="62C5C543" w:rsidR="005B5DA6" w:rsidRPr="00467570" w:rsidRDefault="00EE60E3" w:rsidP="00952438">
      <w:pPr>
        <w:pStyle w:val="Els-body-text"/>
        <w:spacing w:after="240"/>
      </w:pPr>
      <w:r>
        <w:t>W</w:t>
      </w:r>
      <w:r w:rsidR="005B5DA6" w:rsidRPr="00467570">
        <w:t xml:space="preserve">e </w:t>
      </w:r>
      <w:r w:rsidR="00B12B73">
        <w:t>looked for variations in</w:t>
      </w:r>
      <w:r w:rsidR="005B5DA6" w:rsidRPr="00467570">
        <w:t xml:space="preserve"> the Raman spectra of the pyrolyzed </w:t>
      </w:r>
      <w:r w:rsidR="00B12B73">
        <w:t>BPNE sheets, from which</w:t>
      </w:r>
      <w:r w:rsidR="005B5DA6" w:rsidRPr="00467570">
        <w:t xml:space="preserve"> </w:t>
      </w:r>
      <w:r w:rsidR="00B12B73">
        <w:t>t</w:t>
      </w:r>
      <w:r w:rsidR="005B5DA6" w:rsidRPr="00467570">
        <w:t xml:space="preserve">he </w:t>
      </w:r>
      <w:r w:rsidR="008D111B">
        <w:t>m</w:t>
      </w:r>
      <w:r w:rsidR="0002656D">
        <w:t>icro</w:t>
      </w:r>
      <w:r w:rsidR="008D111B">
        <w:t>structural tubostraticity of the</w:t>
      </w:r>
      <w:r w:rsidR="005B5DA6" w:rsidRPr="00467570">
        <w:t xml:space="preserve"> crystallites</w:t>
      </w:r>
      <w:r w:rsidR="00C34240">
        <w:t xml:space="preserve"> is</w:t>
      </w:r>
      <w:r w:rsidR="005B5DA6" w:rsidRPr="00467570">
        <w:t xml:space="preserve"> evaluated. Figure </w:t>
      </w:r>
      <w:r w:rsidR="004A5798">
        <w:t>5</w:t>
      </w:r>
      <w:r w:rsidR="005B5DA6" w:rsidRPr="00467570">
        <w:t xml:space="preserve"> shows the average </w:t>
      </w:r>
      <w:r w:rsidR="003261C3">
        <w:t xml:space="preserve">of </w:t>
      </w:r>
      <w:r w:rsidR="00C727FA">
        <w:t xml:space="preserve">several </w:t>
      </w:r>
      <w:r w:rsidR="005B5DA6" w:rsidRPr="00467570">
        <w:t xml:space="preserve">Raman spectra </w:t>
      </w:r>
      <w:r w:rsidR="00C727FA">
        <w:t>collected for both</w:t>
      </w:r>
      <w:r w:rsidR="005B5DA6" w:rsidRPr="00467570">
        <w:t xml:space="preserve"> </w:t>
      </w:r>
      <w:r w:rsidR="00C727FA">
        <w:t>groups of</w:t>
      </w:r>
      <w:r w:rsidR="005B5DA6" w:rsidRPr="00467570">
        <w:t xml:space="preserve"> samples</w:t>
      </w:r>
      <w:r w:rsidR="00C727FA">
        <w:t xml:space="preserve"> with and without the mechanical pretreatment</w:t>
      </w:r>
      <w:r w:rsidR="001C1A42">
        <w:t xml:space="preserve"> along with the </w:t>
      </w:r>
      <w:r w:rsidR="003261C3">
        <w:t xml:space="preserve">corresponding </w:t>
      </w:r>
      <w:r w:rsidR="001C1A42">
        <w:t xml:space="preserve">Lorentzian </w:t>
      </w:r>
      <w:r w:rsidR="00FC58F0">
        <w:t>fittings.</w:t>
      </w:r>
      <w:r w:rsidR="005B5DA6" w:rsidRPr="00467570">
        <w:t xml:space="preserve"> </w:t>
      </w:r>
      <w:r w:rsidR="00CF6B69">
        <w:t>We analyzed the</w:t>
      </w:r>
      <w:r w:rsidR="005B5DA6" w:rsidRPr="00467570">
        <w:t xml:space="preserve"> two characteristic peaks at </w:t>
      </w:r>
      <m:oMath>
        <m:r>
          <m:rPr>
            <m:sty m:val="p"/>
          </m:rPr>
          <w:rPr>
            <w:rFonts w:ascii="Cambria Math" w:hAnsi="Cambria Math"/>
          </w:rPr>
          <m:t>~</m:t>
        </m:r>
      </m:oMath>
      <w:r w:rsidR="005B5DA6" w:rsidRPr="00467570">
        <w:t xml:space="preserve">1367 and </w:t>
      </w:r>
      <m:oMath>
        <m:r>
          <m:rPr>
            <m:sty m:val="p"/>
          </m:rPr>
          <w:rPr>
            <w:rFonts w:ascii="Cambria Math" w:hAnsi="Cambria Math"/>
          </w:rPr>
          <m:t>~</m:t>
        </m:r>
      </m:oMath>
      <w:r w:rsidR="005B5DA6" w:rsidRPr="00467570">
        <w:t>1600 cm</w:t>
      </w:r>
      <w:r w:rsidR="005B5DA6" w:rsidRPr="00467570">
        <w:rPr>
          <w:vertAlign w:val="superscript"/>
        </w:rPr>
        <w:t>-1</w:t>
      </w:r>
      <w:r w:rsidR="005B5DA6" w:rsidRPr="00467570">
        <w:t xml:space="preserve"> assigned to the D and </w:t>
      </w:r>
      <w:r w:rsidR="00CA737F" w:rsidRPr="00467570">
        <w:t>E</w:t>
      </w:r>
      <w:r w:rsidR="00CA737F" w:rsidRPr="00467570">
        <w:rPr>
          <w:vertAlign w:val="subscript"/>
        </w:rPr>
        <w:t>2g</w:t>
      </w:r>
      <w:r w:rsidR="005B5DA6" w:rsidRPr="00467570">
        <w:t xml:space="preserve"> bands, respectively.</w:t>
      </w:r>
      <w:r w:rsidR="0029029F">
        <w:t xml:space="preserve"> The 2D band was not analyzed in this study.</w:t>
      </w:r>
      <w:r w:rsidR="005B5DA6" w:rsidRPr="00467570">
        <w:t xml:space="preserve"> The G</w:t>
      </w:r>
      <w:r w:rsidR="00CA737F" w:rsidRPr="00467570">
        <w:t xml:space="preserve"> (E</w:t>
      </w:r>
      <w:r w:rsidR="00CA737F" w:rsidRPr="00467570">
        <w:rPr>
          <w:vertAlign w:val="subscript"/>
        </w:rPr>
        <w:t>2g</w:t>
      </w:r>
      <w:r w:rsidR="00CA737F" w:rsidRPr="00467570">
        <w:t>)</w:t>
      </w:r>
      <w:r w:rsidR="005B5DA6" w:rsidRPr="00467570">
        <w:t xml:space="preserve"> peak arises from the stretching motion of the sp</w:t>
      </w:r>
      <w:r w:rsidR="005B5DA6" w:rsidRPr="00467570">
        <w:rPr>
          <w:vertAlign w:val="superscript"/>
        </w:rPr>
        <w:t>2</w:t>
      </w:r>
      <w:r w:rsidR="005B5DA6" w:rsidRPr="00467570">
        <w:t xml:space="preserve">-hybridized carbon-carbon bond in graphitic materials and </w:t>
      </w:r>
      <w:r w:rsidR="00356820">
        <w:t xml:space="preserve">the </w:t>
      </w:r>
      <w:r w:rsidR="005B5DA6" w:rsidRPr="00467570">
        <w:t xml:space="preserve">D peak corresponds to the </w:t>
      </w:r>
      <w:r w:rsidR="003353F3">
        <w:t xml:space="preserve">degree of </w:t>
      </w:r>
      <w:r w:rsidR="005B5DA6" w:rsidRPr="00467570">
        <w:t xml:space="preserve">disorder </w:t>
      </w:r>
      <w:r w:rsidR="003353F3">
        <w:t>around the graphitic micro</w:t>
      </w:r>
      <w:r w:rsidR="005B5DA6" w:rsidRPr="00467570">
        <w:t>structure</w:t>
      </w:r>
      <w:r w:rsidR="003353F3">
        <w:t>s present in the material</w:t>
      </w:r>
      <w:r w:rsidR="005B5DA6" w:rsidRPr="00467570">
        <w:t>. The intens</w:t>
      </w:r>
      <w:r w:rsidR="00BF6C14" w:rsidRPr="00467570">
        <w:t>ity ratio of D peak to G peak and the brea</w:t>
      </w:r>
      <w:r w:rsidR="001978F7" w:rsidRPr="00467570">
        <w:t>d</w:t>
      </w:r>
      <w:r w:rsidR="00BF6C14" w:rsidRPr="00467570">
        <w:t>th of the two bands</w:t>
      </w:r>
      <w:r w:rsidR="00D42434">
        <w:t xml:space="preserve"> are then commonly</w:t>
      </w:r>
      <w:r w:rsidR="005B5DA6" w:rsidRPr="00467570">
        <w:t xml:space="preserve"> used</w:t>
      </w:r>
      <w:r w:rsidR="00B81488">
        <w:t xml:space="preserve"> as proxies</w:t>
      </w:r>
      <w:r w:rsidR="005B5DA6" w:rsidRPr="00467570">
        <w:t xml:space="preserve"> for </w:t>
      </w:r>
      <w:r w:rsidR="00BF6C14" w:rsidRPr="00467570">
        <w:t xml:space="preserve">the relative </w:t>
      </w:r>
      <w:r w:rsidR="005B5DA6" w:rsidRPr="00467570">
        <w:t>degree of graphitization</w:t>
      </w:r>
      <w:r w:rsidR="00F76009">
        <w:t xml:space="preserve"> based on </w:t>
      </w:r>
      <w:r w:rsidR="00B775C1">
        <w:t xml:space="preserve">the </w:t>
      </w:r>
      <w:r w:rsidR="00AC4069">
        <w:t>crystallite size features</w:t>
      </w:r>
      <w:r w:rsidR="00F76009">
        <w:t xml:space="preserve"> </w:t>
      </w:r>
      <w:r w:rsidR="00F76009" w:rsidRPr="00F76009">
        <w:rPr>
          <w:i/>
        </w:rPr>
        <w:t>L</w:t>
      </w:r>
      <w:r w:rsidR="00F76009" w:rsidRPr="00F76009">
        <w:rPr>
          <w:i/>
          <w:vertAlign w:val="subscript"/>
        </w:rPr>
        <w:t>a</w:t>
      </w:r>
      <w:r w:rsidR="00F76009">
        <w:t xml:space="preserve"> and </w:t>
      </w:r>
      <w:r w:rsidR="00F76009" w:rsidRPr="00F76009">
        <w:rPr>
          <w:i/>
        </w:rPr>
        <w:t>L</w:t>
      </w:r>
      <w:r w:rsidR="00F76009" w:rsidRPr="00F76009">
        <w:rPr>
          <w:i/>
          <w:vertAlign w:val="subscript"/>
        </w:rPr>
        <w:t>c</w:t>
      </w:r>
      <w:r w:rsidR="008A5CCF">
        <w:t>,</w:t>
      </w:r>
      <w:r w:rsidR="00327788">
        <w:t xml:space="preserve"> related to</w:t>
      </w:r>
      <w:r w:rsidR="00876ED4">
        <w:t xml:space="preserve"> the small in-lane correlation length and stack thickness</w:t>
      </w:r>
      <w:r w:rsidR="005B5DA6" w:rsidRPr="00467570">
        <w:t>. Hence, the highe</w:t>
      </w:r>
      <w:r w:rsidR="00370AA0" w:rsidRPr="00467570">
        <w:t>r the D to G ratio, the lower</w:t>
      </w:r>
      <w:r w:rsidR="005B5DA6" w:rsidRPr="00467570">
        <w:t xml:space="preserve"> </w:t>
      </w:r>
      <w:r w:rsidR="00370AA0" w:rsidRPr="00467570">
        <w:t xml:space="preserve">the </w:t>
      </w:r>
      <w:r w:rsidR="005B5DA6" w:rsidRPr="00467570">
        <w:t>alignment of graph</w:t>
      </w:r>
      <w:r w:rsidR="00101155">
        <w:t>enic</w:t>
      </w:r>
      <w:r w:rsidR="005B5DA6" w:rsidRPr="00467570">
        <w:t xml:space="preserve"> planes</w:t>
      </w:r>
      <w:r w:rsidR="00370AA0" w:rsidRPr="00467570">
        <w:t xml:space="preserve"> is,</w:t>
      </w:r>
      <w:r w:rsidR="005B5DA6" w:rsidRPr="00467570">
        <w:t xml:space="preserve"> thereby lower</w:t>
      </w:r>
      <w:r w:rsidR="00370AA0" w:rsidRPr="00467570">
        <w:t>ing the</w:t>
      </w:r>
      <w:r w:rsidR="005B5DA6" w:rsidRPr="00467570">
        <w:t xml:space="preserve"> degree of graphitization in the carbon structure </w:t>
      </w:r>
      <w:r w:rsidR="005B5DA6" w:rsidRPr="00467570">
        <w:fldChar w:fldCharType="begin" w:fldLock="1"/>
      </w:r>
      <w:r w:rsidR="002B101A">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April","issued":{"date-parts":[["2017","5"]]},"page":"91-99","publisher":"Elsevier","title":"High temperature SU-8 pyrolysis for fabrication of carbon electrodes","type":"article-journal","volume":"125"},"uris":["http://www.mendeley.com/documents/?uuid=eeeea328-6640-43fc-bb1b-387efed47543"]}],"mendeley":{"formattedCitation":"[25]","plainTextFormattedCitation":"[25]","previouslyFormattedCitation":"[25]"},"properties":{"noteIndex":0},"schema":"https://github.com/citation-style-language/schema/raw/master/csl-citation.json"}</w:instrText>
      </w:r>
      <w:r w:rsidR="005B5DA6" w:rsidRPr="00467570">
        <w:fldChar w:fldCharType="separate"/>
      </w:r>
      <w:r w:rsidR="002B101A" w:rsidRPr="002B101A">
        <w:rPr>
          <w:noProof/>
        </w:rPr>
        <w:t>[25]</w:t>
      </w:r>
      <w:r w:rsidR="005B5DA6" w:rsidRPr="00467570">
        <w:fldChar w:fldCharType="end"/>
      </w:r>
      <w:r w:rsidR="005B5DA6" w:rsidRPr="00467570">
        <w:t xml:space="preserve">. As it can be seen in Figure </w:t>
      </w:r>
      <w:r w:rsidR="00596F01">
        <w:t>5</w:t>
      </w:r>
      <w:r w:rsidR="005B5DA6" w:rsidRPr="00467570">
        <w:t>, the intensity of the peaks is the same</w:t>
      </w:r>
      <w:r w:rsidR="003E1CB3">
        <w:t xml:space="preserve"> for both </w:t>
      </w:r>
      <w:r w:rsidR="00317B5C">
        <w:t>groups of samples</w:t>
      </w:r>
      <w:r w:rsidR="005B5DA6" w:rsidRPr="00467570">
        <w:t>, yielding a</w:t>
      </w:r>
      <w:r w:rsidR="001B15D9" w:rsidRPr="00467570">
        <w:t>n</w:t>
      </w:r>
      <w:r w:rsidR="005B5DA6" w:rsidRPr="00467570">
        <w:t xml:space="preserve"> I</w:t>
      </w:r>
      <w:r w:rsidR="005B5DA6" w:rsidRPr="00467570">
        <w:rPr>
          <w:vertAlign w:val="subscript"/>
        </w:rPr>
        <w:t>D</w:t>
      </w:r>
      <w:r w:rsidR="005B5DA6" w:rsidRPr="00467570">
        <w:t>/I</w:t>
      </w:r>
      <w:r w:rsidR="005B5DA6" w:rsidRPr="00467570">
        <w:rPr>
          <w:vertAlign w:val="subscript"/>
        </w:rPr>
        <w:t>G</w:t>
      </w:r>
      <w:r w:rsidR="005B5DA6" w:rsidRPr="00467570">
        <w:t xml:space="preserve"> ratio</w:t>
      </w:r>
      <w:r w:rsidR="00317B5C">
        <w:t xml:space="preserve"> of</w:t>
      </w:r>
      <w:r w:rsidR="005B5DA6" w:rsidRPr="00467570">
        <w:t xml:space="preserve"> 1</w:t>
      </w:r>
      <w:r w:rsidR="00317B5C">
        <w:t>.02</w:t>
      </w:r>
      <w:r w:rsidR="007E29D5">
        <w:t xml:space="preserve"> (Table 1)</w:t>
      </w:r>
      <w:r w:rsidR="005B5DA6" w:rsidRPr="00467570">
        <w:t>, coinciding with the graphite crystallite size and the degree of disorder obtained previously f</w:t>
      </w:r>
      <w:r w:rsidR="005E6D91">
        <w:t xml:space="preserve">rom the pyrolysis of </w:t>
      </w:r>
      <w:r w:rsidR="00185054">
        <w:t>phenol-formaldehyde and furan polymers</w:t>
      </w:r>
      <w:r w:rsidR="00D13720">
        <w:t xml:space="preserve">, as well as </w:t>
      </w:r>
      <w:r w:rsidR="005E6D91">
        <w:t xml:space="preserve">for </w:t>
      </w:r>
      <w:r w:rsidR="00D13720">
        <w:t>some bulk manufactured glass carbon materials (Table 1)</w:t>
      </w:r>
      <w:r w:rsidR="005B5DA6" w:rsidRPr="00467570">
        <w:t>.</w:t>
      </w:r>
      <w:r w:rsidR="005E6D91">
        <w:t xml:space="preserve"> The areas of both the D and G bands remain constant for both groups of samples, supporting </w:t>
      </w:r>
      <w:r w:rsidR="00AF52BF">
        <w:t xml:space="preserve">the absence of </w:t>
      </w:r>
      <w:r w:rsidR="00A963A2">
        <w:t>an effect of the mechanical pretreatment</w:t>
      </w:r>
      <w:r w:rsidR="005E6D91">
        <w:t>.</w:t>
      </w:r>
      <w:r w:rsidR="005B5DA6" w:rsidRPr="00467570">
        <w:t xml:space="preserve"> In comparison, compressive stress treatment of polyacrylonitrile with carbon nanotubes as templating agents yielded a</w:t>
      </w:r>
      <w:r w:rsidR="001B15D9" w:rsidRPr="00467570">
        <w:t>n</w:t>
      </w:r>
      <w:r w:rsidR="005B5DA6" w:rsidRPr="00467570">
        <w:t xml:space="preserve"> I</w:t>
      </w:r>
      <w:r w:rsidR="005B5DA6" w:rsidRPr="00467570">
        <w:rPr>
          <w:vertAlign w:val="subscript"/>
        </w:rPr>
        <w:t>D</w:t>
      </w:r>
      <w:r w:rsidR="005B5DA6" w:rsidRPr="00467570">
        <w:t>/I</w:t>
      </w:r>
      <w:r w:rsidR="005B5DA6" w:rsidRPr="00467570">
        <w:rPr>
          <w:vertAlign w:val="subscript"/>
        </w:rPr>
        <w:t>G</w:t>
      </w:r>
      <w:r w:rsidR="005B5DA6" w:rsidRPr="00467570">
        <w:t xml:space="preserve"> ratio of 0.69 [17]</w:t>
      </w:r>
      <w:r w:rsidR="00A27B8E">
        <w:t xml:space="preserve">, where a </w:t>
      </w:r>
      <w:r w:rsidR="00185054">
        <w:t>decreasing</w:t>
      </w:r>
      <w:r w:rsidR="00A27B8E">
        <w:t xml:space="preserve"> trend was observed from 1.26 to 0.69 as the material became more graphitic.</w:t>
      </w:r>
      <w:r w:rsidR="005B5DA6" w:rsidRPr="00467570">
        <w:t xml:space="preserve"> </w:t>
      </w:r>
      <w:r w:rsidR="00A27B8E">
        <w:t>In our case</w:t>
      </w:r>
      <w:r w:rsidR="005B5DA6" w:rsidRPr="00467570">
        <w:t xml:space="preserve">, we observe that the mechanical </w:t>
      </w:r>
      <w:r w:rsidR="00B3348F">
        <w:t>compression</w:t>
      </w:r>
      <w:r w:rsidR="005B5DA6" w:rsidRPr="00467570">
        <w:t xml:space="preserve"> </w:t>
      </w:r>
      <w:r w:rsidR="00B3348F">
        <w:t>pre</w:t>
      </w:r>
      <w:r w:rsidR="005B5DA6" w:rsidRPr="00467570">
        <w:t xml:space="preserve">treatment does not appear to have a significant effect on the microstructure of the </w:t>
      </w:r>
      <w:r w:rsidR="007112A3">
        <w:t>BPNE-derived carbon material in millimetric samples</w:t>
      </w:r>
      <w:r w:rsidR="00A27B8E">
        <w:t>.</w:t>
      </w:r>
      <w:r w:rsidR="00817724" w:rsidRPr="00467570">
        <w:t xml:space="preserve"> </w:t>
      </w:r>
      <w:r w:rsidR="00577181" w:rsidRPr="001D652B">
        <w:t>This unexpected result</w:t>
      </w:r>
      <w:r w:rsidR="00817724" w:rsidRPr="001D652B">
        <w:t xml:space="preserve"> may be related to </w:t>
      </w:r>
      <w:r w:rsidR="0092203C" w:rsidRPr="001D652B">
        <w:t xml:space="preserve">the molecular structure of the Novolac epoxy resin, where the oxygen atoms within the network </w:t>
      </w:r>
      <w:r w:rsidR="001D652B" w:rsidRPr="001D652B">
        <w:t>may be expected to</w:t>
      </w:r>
      <w:r w:rsidR="0092203C" w:rsidRPr="001D652B">
        <w:t xml:space="preserve"> cleave during pyrolysis into oxide radicals and byproducts</w:t>
      </w:r>
      <w:r w:rsidR="005859DF">
        <w:t>. Cleavage a</w:t>
      </w:r>
      <w:r w:rsidR="003407C9">
        <w:t>t</w:t>
      </w:r>
      <w:r w:rsidR="005859DF">
        <w:t xml:space="preserve"> th</w:t>
      </w:r>
      <w:r w:rsidR="003407C9">
        <w:t>e</w:t>
      </w:r>
      <w:r w:rsidR="005859DF">
        <w:t>s</w:t>
      </w:r>
      <w:r w:rsidR="003407C9">
        <w:t>e</w:t>
      </w:r>
      <w:r w:rsidR="005859DF">
        <w:t xml:space="preserve"> sites could be expected to</w:t>
      </w:r>
      <w:r w:rsidR="001D652B" w:rsidRPr="001D652B">
        <w:t xml:space="preserve"> </w:t>
      </w:r>
      <w:r w:rsidR="005859DF">
        <w:t>enhance the</w:t>
      </w:r>
      <w:r w:rsidR="001D652B" w:rsidRPr="001D652B">
        <w:t xml:space="preserve"> </w:t>
      </w:r>
      <w:r w:rsidR="005859DF">
        <w:t xml:space="preserve">viscoelasticity and </w:t>
      </w:r>
      <w:r w:rsidR="001D652B" w:rsidRPr="001D652B">
        <w:t xml:space="preserve">mobility of the </w:t>
      </w:r>
      <w:r w:rsidR="004D3838">
        <w:t>percolated</w:t>
      </w:r>
      <w:r w:rsidR="001D652B" w:rsidRPr="001D652B">
        <w:t xml:space="preserve"> network during pyrolysis</w:t>
      </w:r>
      <w:r w:rsidR="005068C8">
        <w:t>,</w:t>
      </w:r>
      <w:r w:rsidR="001D652B" w:rsidRPr="001D652B">
        <w:t xml:space="preserve"> </w:t>
      </w:r>
      <w:r w:rsidR="005068C8">
        <w:t>precluding</w:t>
      </w:r>
      <w:r w:rsidR="001D652B" w:rsidRPr="001D652B">
        <w:t xml:space="preserve"> </w:t>
      </w:r>
      <w:r w:rsidR="005068C8">
        <w:t>the effect</w:t>
      </w:r>
      <w:r w:rsidR="005859DF">
        <w:t xml:space="preserve"> </w:t>
      </w:r>
      <w:r w:rsidR="005068C8">
        <w:t xml:space="preserve">of enhanced </w:t>
      </w:r>
      <w:r w:rsidR="005859DF">
        <w:t>polymer</w:t>
      </w:r>
      <w:r w:rsidR="001D652B" w:rsidRPr="001D652B">
        <w:t xml:space="preserve"> crystallinity</w:t>
      </w:r>
      <w:r w:rsidR="005068C8">
        <w:t xml:space="preserve"> on the final carbon microstructure</w:t>
      </w:r>
      <w:r w:rsidR="0092203C" w:rsidRPr="001D652B">
        <w:t xml:space="preserve">. </w:t>
      </w:r>
    </w:p>
    <w:p w14:paraId="62135C66" w14:textId="517A9613" w:rsidR="005B5DA6" w:rsidRPr="00467570" w:rsidRDefault="003B07A5" w:rsidP="00817683">
      <w:pPr>
        <w:pStyle w:val="Els-body-text"/>
        <w:spacing w:after="240"/>
      </w:pPr>
      <w:r>
        <w:t xml:space="preserve">To </w:t>
      </w:r>
      <w:r w:rsidR="002632BA">
        <w:t>corroborate the previous finding,</w:t>
      </w:r>
      <w:r w:rsidR="00FE5584">
        <w:t xml:space="preserve"> in search for any evidence of </w:t>
      </w:r>
      <w:r w:rsidR="002632BA">
        <w:t>micro</w:t>
      </w:r>
      <w:r w:rsidR="00FE5584">
        <w:t>structur</w:t>
      </w:r>
      <w:r w:rsidR="002632BA">
        <w:t>al variations</w:t>
      </w:r>
      <w:r w:rsidR="00FE5584">
        <w:t xml:space="preserve">, we looked into the 2D maps of the Raman analysis for topological nuances in the intensity of </w:t>
      </w:r>
      <w:r w:rsidR="00D23C8D">
        <w:t>the D and G</w:t>
      </w:r>
      <w:r w:rsidR="00FE5584">
        <w:t xml:space="preserve"> bands</w:t>
      </w:r>
      <w:r w:rsidR="00D23C8D">
        <w:t xml:space="preserve"> discussed above</w:t>
      </w:r>
      <w:r w:rsidR="00FE5584">
        <w:t xml:space="preserve">. As can be observed in Figure 5, the </w:t>
      </w:r>
      <w:r w:rsidR="005B5DA6" w:rsidRPr="00467570">
        <w:t xml:space="preserve">pyrolyzed BPNE-derived sheets with and without compression </w:t>
      </w:r>
      <w:r w:rsidR="00FE5584">
        <w:t>resulted in very similar 2D contour maps</w:t>
      </w:r>
      <w:r w:rsidR="005B5DA6" w:rsidRPr="00467570">
        <w:t xml:space="preserve">. We observed that in both cases the surface appears to be highly uniform. These results suggest that </w:t>
      </w:r>
      <w:r w:rsidR="005B5DA6" w:rsidRPr="00467570">
        <w:lastRenderedPageBreak/>
        <w:t>there is a</w:t>
      </w:r>
      <w:r w:rsidR="007513B0">
        <w:t xml:space="preserve">n invariant </w:t>
      </w:r>
      <w:r w:rsidR="00FE5584">
        <w:t xml:space="preserve">degree of </w:t>
      </w:r>
      <w:r w:rsidR="005B5DA6" w:rsidRPr="00467570">
        <w:t xml:space="preserve">graphitization </w:t>
      </w:r>
      <w:r w:rsidR="00FE5584">
        <w:t xml:space="preserve">and </w:t>
      </w:r>
      <w:r w:rsidR="005B5DA6" w:rsidRPr="00467570">
        <w:t xml:space="preserve">microstructure </w:t>
      </w:r>
      <w:r w:rsidR="007513B0">
        <w:t>at</w:t>
      </w:r>
      <w:r w:rsidR="005B5DA6" w:rsidRPr="00467570">
        <w:t xml:space="preserve"> </w:t>
      </w:r>
      <w:r w:rsidR="00FE5584">
        <w:t xml:space="preserve">the surface of </w:t>
      </w:r>
      <w:r w:rsidR="005B5DA6" w:rsidRPr="00467570">
        <w:t xml:space="preserve">both </w:t>
      </w:r>
      <w:r w:rsidR="00FE5584">
        <w:t>groups of samples,</w:t>
      </w:r>
      <w:r w:rsidR="005B5DA6" w:rsidRPr="00467570">
        <w:t xml:space="preserve"> and that the surface is smooth at least microscopically in the area analyzed on the </w:t>
      </w:r>
      <w:r w:rsidR="00A45A71">
        <w:t xml:space="preserve">surface of the </w:t>
      </w:r>
      <w:r w:rsidR="005B5DA6" w:rsidRPr="00467570">
        <w:t xml:space="preserve">pyrolyzed sheets. These observations agree with the </w:t>
      </w:r>
      <w:r w:rsidR="00A45A71">
        <w:t>results obtained for the</w:t>
      </w:r>
      <w:r w:rsidR="005B5DA6" w:rsidRPr="00467570">
        <w:t xml:space="preserve"> </w:t>
      </w:r>
      <w:r w:rsidR="00A45A71">
        <w:t>resistivity</w:t>
      </w:r>
      <w:r w:rsidR="00E36861">
        <w:t>,</w:t>
      </w:r>
      <w:r w:rsidR="007B6729" w:rsidRPr="00467570">
        <w:t xml:space="preserve"> and appear to </w:t>
      </w:r>
      <w:r w:rsidR="00C54900" w:rsidRPr="00467570">
        <w:t>further indica</w:t>
      </w:r>
      <w:r w:rsidR="00E36861">
        <w:t>te</w:t>
      </w:r>
      <w:r w:rsidR="007B6729" w:rsidRPr="00467570">
        <w:t xml:space="preserve"> that indeed higher temperatures and mechanical loads may be required to induce </w:t>
      </w:r>
      <w:r w:rsidR="00C54900" w:rsidRPr="00467570">
        <w:t>a higher degree of</w:t>
      </w:r>
      <w:r w:rsidR="007B6729" w:rsidRPr="00467570">
        <w:t xml:space="preserve"> alignment of the phenolic segments within the material before crosslinking</w:t>
      </w:r>
      <w:r w:rsidR="00C54900" w:rsidRPr="00467570">
        <w:t xml:space="preserve"> </w:t>
      </w:r>
      <w:r w:rsidR="00CD75E1">
        <w:t>to promote an increase in the</w:t>
      </w:r>
      <w:r w:rsidR="00C54900" w:rsidRPr="00467570">
        <w:t xml:space="preserve"> degree of graphitization</w:t>
      </w:r>
      <w:r w:rsidR="00CD75E1">
        <w:t xml:space="preserve"> of</w:t>
      </w:r>
      <w:r w:rsidR="00C54900" w:rsidRPr="00467570">
        <w:t xml:space="preserve"> the carbon material</w:t>
      </w:r>
      <w:r w:rsidR="005B5DA6" w:rsidRPr="00467570">
        <w:t>.</w:t>
      </w:r>
    </w:p>
    <w:p w14:paraId="1E7D7A0E" w14:textId="7D8E8F42" w:rsidR="00015080" w:rsidRPr="00467570" w:rsidRDefault="000E4C49" w:rsidP="00381A18">
      <w:pPr>
        <w:pStyle w:val="Els-body-text"/>
        <w:spacing w:line="240" w:lineRule="auto"/>
        <w:rPr>
          <w:noProof/>
        </w:rPr>
      </w:pPr>
      <w:r>
        <w:rPr>
          <w:noProof/>
        </w:rPr>
        <w:drawing>
          <wp:inline distT="0" distB="0" distL="0" distR="0" wp14:anchorId="611AD47B" wp14:editId="57DE0D91">
            <wp:extent cx="5567151" cy="41551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a:blip r:embed="rId14">
                      <a:extLst>
                        <a:ext uri="{28A0092B-C50C-407E-A947-70E740481C1C}">
                          <a14:useLocalDpi xmlns:a14="http://schemas.microsoft.com/office/drawing/2010/main" val="0"/>
                        </a:ext>
                      </a:extLst>
                    </a:blip>
                    <a:stretch>
                      <a:fillRect/>
                    </a:stretch>
                  </pic:blipFill>
                  <pic:spPr>
                    <a:xfrm>
                      <a:off x="0" y="0"/>
                      <a:ext cx="5577405" cy="4162795"/>
                    </a:xfrm>
                    <a:prstGeom prst="rect">
                      <a:avLst/>
                    </a:prstGeom>
                  </pic:spPr>
                </pic:pic>
              </a:graphicData>
            </a:graphic>
          </wp:inline>
        </w:drawing>
      </w:r>
    </w:p>
    <w:p w14:paraId="38497155" w14:textId="0516AABC" w:rsidR="005B5DA6" w:rsidRPr="00467570" w:rsidRDefault="00C808E3" w:rsidP="00796B21">
      <w:pPr>
        <w:pStyle w:val="Els-caption"/>
        <w:jc w:val="center"/>
      </w:pPr>
      <w:r w:rsidRPr="00467570">
        <w:t xml:space="preserve">Figure </w:t>
      </w:r>
      <w:r w:rsidR="00AD3021">
        <w:t>5</w:t>
      </w:r>
      <w:r w:rsidRPr="00467570">
        <w:t>.</w:t>
      </w:r>
      <w:r w:rsidR="005B5DA6" w:rsidRPr="00467570">
        <w:t xml:space="preserve"> </w:t>
      </w:r>
      <w:r w:rsidR="00583A89">
        <w:t xml:space="preserve">Raman </w:t>
      </w:r>
      <w:r w:rsidR="00D34344">
        <w:t xml:space="preserve">spectrographs </w:t>
      </w:r>
      <w:r w:rsidR="005B5DA6" w:rsidRPr="00467570">
        <w:t>of pyrolyzed Bis-phenol A Novolac Epoxy sheets a) without and b) with compression before pyrolysis. 2D Raman analysis of the pyrolyzed films c) without compression and d) with compression.</w:t>
      </w:r>
    </w:p>
    <w:p w14:paraId="581A9447" w14:textId="25436CCA" w:rsidR="001129C3" w:rsidRPr="00467570" w:rsidRDefault="005B5DA6" w:rsidP="00251CE1">
      <w:pPr>
        <w:pStyle w:val="Els-body-text"/>
        <w:spacing w:after="240"/>
      </w:pPr>
      <w:r w:rsidRPr="00467570">
        <w:t xml:space="preserve">In order to obtain </w:t>
      </w:r>
      <w:r w:rsidR="003E5BB5">
        <w:t>a final</w:t>
      </w:r>
      <w:r w:rsidRPr="00467570">
        <w:t xml:space="preserve"> confirmation for the lack of correlation between</w:t>
      </w:r>
      <w:r w:rsidR="007F5C8E">
        <w:t xml:space="preserve"> the</w:t>
      </w:r>
      <w:r w:rsidRPr="00467570">
        <w:t xml:space="preserve"> compression</w:t>
      </w:r>
      <w:r w:rsidR="007F5C8E">
        <w:t xml:space="preserve"> pretreatment</w:t>
      </w:r>
      <w:r w:rsidRPr="00467570">
        <w:t xml:space="preserve"> and the </w:t>
      </w:r>
      <w:r w:rsidR="007F5C8E">
        <w:t>microstructure of BPNE-derived carbon material,</w:t>
      </w:r>
      <w:r w:rsidRPr="00467570">
        <w:t xml:space="preserve"> we employed X-</w:t>
      </w:r>
      <w:r w:rsidR="008A2ABD">
        <w:t>r</w:t>
      </w:r>
      <w:r w:rsidRPr="00467570">
        <w:t xml:space="preserve">ay diffraction (XRD) spectroscopy to discern if there </w:t>
      </w:r>
      <w:r w:rsidR="00E82AA6">
        <w:t>are</w:t>
      </w:r>
      <w:r w:rsidRPr="00467570">
        <w:t xml:space="preserve"> any variations present between the two </w:t>
      </w:r>
      <w:r w:rsidR="00E82AA6">
        <w:t>groups</w:t>
      </w:r>
      <w:r w:rsidRPr="00467570">
        <w:t xml:space="preserve"> of samples, in terms of </w:t>
      </w:r>
      <w:r w:rsidR="00B27663" w:rsidRPr="00467570">
        <w:t xml:space="preserve">their </w:t>
      </w:r>
      <w:r w:rsidR="007F5C8E">
        <w:t xml:space="preserve">relative degree of </w:t>
      </w:r>
      <w:r w:rsidRPr="00467570">
        <w:t xml:space="preserve">crystallinity. Two broad diffraction peaks can be observed in both </w:t>
      </w:r>
      <w:r w:rsidR="007F5C8E">
        <w:t>groups of</w:t>
      </w:r>
      <w:r w:rsidRPr="00467570">
        <w:t xml:space="preserve"> samples</w:t>
      </w:r>
      <w:r w:rsidR="007F5C8E">
        <w:t xml:space="preserve"> with and without compression of the uncured BPNE resin</w:t>
      </w:r>
      <w:r w:rsidR="00B40EA3">
        <w:t xml:space="preserve"> (Figure 6)</w:t>
      </w:r>
      <w:r w:rsidRPr="00467570">
        <w:t>. The broad bands at 22° and 55</w:t>
      </w:r>
      <w:r w:rsidR="007F5C8E" w:rsidRPr="00467570">
        <w:t>°</w:t>
      </w:r>
      <w:r w:rsidRPr="00467570">
        <w:t xml:space="preserve"> are related to </w:t>
      </w:r>
      <w:r w:rsidR="007F5C8E">
        <w:t xml:space="preserve">the </w:t>
      </w:r>
      <w:r w:rsidRPr="00467570">
        <w:t>(002) plane and</w:t>
      </w:r>
      <w:r w:rsidR="007F5C8E">
        <w:t xml:space="preserve"> the</w:t>
      </w:r>
      <w:r w:rsidRPr="00467570">
        <w:t xml:space="preserve"> (100) plane respectively </w:t>
      </w:r>
      <w:r w:rsidRPr="00467570">
        <w:fldChar w:fldCharType="begin" w:fldLock="1"/>
      </w:r>
      <w:r w:rsidR="002B101A">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page":"21-27","title":"Fabrication of SU-8 Derived Three-Dimensional Carbon Microelectrodes as High Capacity Anodes for Lithium-Ion Batteries","type":"article-journal","volume":"85"},"uris":["http://www.mendeley.com/documents/?uuid=a6247c11-c74e-441b-8e7f-0bb9c5a50a48"]}],"mendeley":{"formattedCitation":"[26]","plainTextFormattedCitation":"[26]","previouslyFormattedCitation":"[26]"},"properties":{"noteIndex":0},"schema":"https://github.com/citation-style-language/schema/raw/master/csl-citation.json"}</w:instrText>
      </w:r>
      <w:r w:rsidRPr="00467570">
        <w:fldChar w:fldCharType="separate"/>
      </w:r>
      <w:r w:rsidR="002B101A" w:rsidRPr="002B101A">
        <w:rPr>
          <w:noProof/>
        </w:rPr>
        <w:t>[26]</w:t>
      </w:r>
      <w:r w:rsidRPr="00467570">
        <w:fldChar w:fldCharType="end"/>
      </w:r>
      <w:r w:rsidRPr="00467570">
        <w:t xml:space="preserve">. </w:t>
      </w:r>
      <w:r w:rsidRPr="00BC0E4F">
        <w:t>The broadness of these peaks appears to</w:t>
      </w:r>
      <w:r w:rsidR="006A69CE" w:rsidRPr="00BC0E4F">
        <w:t xml:space="preserve"> be</w:t>
      </w:r>
      <w:r w:rsidRPr="00BC0E4F">
        <w:t xml:space="preserve"> </w:t>
      </w:r>
      <w:r w:rsidR="007F5C8E" w:rsidRPr="00BC0E4F">
        <w:t>indicat</w:t>
      </w:r>
      <w:r w:rsidR="006A69CE" w:rsidRPr="00BC0E4F">
        <w:t>ive</w:t>
      </w:r>
      <w:r w:rsidR="007F5C8E" w:rsidRPr="00BC0E4F">
        <w:t xml:space="preserve"> </w:t>
      </w:r>
      <w:r w:rsidR="006A69CE" w:rsidRPr="00BC0E4F">
        <w:t xml:space="preserve">of </w:t>
      </w:r>
      <w:r w:rsidR="007F5C8E" w:rsidRPr="00BC0E4F">
        <w:t>a low degree of</w:t>
      </w:r>
      <w:r w:rsidRPr="00BC0E4F">
        <w:t xml:space="preserve"> stacking of </w:t>
      </w:r>
      <w:r w:rsidR="007060BB" w:rsidRPr="00BC0E4F">
        <w:t xml:space="preserve">the </w:t>
      </w:r>
      <w:r w:rsidRPr="00BC0E4F">
        <w:t xml:space="preserve">graphene </w:t>
      </w:r>
      <w:r w:rsidR="00912FF4" w:rsidRPr="00BC0E4F">
        <w:t>crystallites</w:t>
      </w:r>
      <w:r w:rsidRPr="00BC0E4F">
        <w:t xml:space="preserve"> in </w:t>
      </w:r>
      <w:r w:rsidR="007060BB" w:rsidRPr="00BC0E4F">
        <w:t xml:space="preserve">the </w:t>
      </w:r>
      <w:r w:rsidRPr="00BC0E4F">
        <w:t>(002) and (100) plane</w:t>
      </w:r>
      <w:r w:rsidR="007060BB" w:rsidRPr="00BC0E4F">
        <w:t>s</w:t>
      </w:r>
      <w:r w:rsidR="00E82AA6" w:rsidRPr="00BC0E4F">
        <w:t>,</w:t>
      </w:r>
      <w:r w:rsidR="006960AC" w:rsidRPr="00BC0E4F">
        <w:t xml:space="preserve"> for the interlayer spacing and crystallite size,</w:t>
      </w:r>
      <w:r w:rsidR="00E82AA6" w:rsidRPr="00BC0E4F">
        <w:t xml:space="preserve"> as seen typically for non-graphitizing polymers</w:t>
      </w:r>
      <w:r w:rsidRPr="00BC0E4F">
        <w:t>.</w:t>
      </w:r>
      <w:r w:rsidRPr="00467570">
        <w:t xml:space="preserve"> Th</w:t>
      </w:r>
      <w:r w:rsidR="006A69CE">
        <w:t xml:space="preserve">ese spectra </w:t>
      </w:r>
      <w:r w:rsidR="003110A7">
        <w:t>appear to agree</w:t>
      </w:r>
      <w:r w:rsidR="006A69CE">
        <w:t xml:space="preserve"> with</w:t>
      </w:r>
      <w:r w:rsidR="00507AE9" w:rsidRPr="00467570">
        <w:t xml:space="preserve"> XRD spectra of similar glass-like </w:t>
      </w:r>
      <w:r w:rsidRPr="00467570">
        <w:t>carbon materials, where the mesoscale structure resembles that of semi-crystalline organic polymer networks. Most importantly, we observe no noticeable differences between the XRD spectra for the BPNE-derived sheets with and without</w:t>
      </w:r>
      <w:r w:rsidR="00A66105" w:rsidRPr="00467570">
        <w:t xml:space="preserve"> the</w:t>
      </w:r>
      <w:r w:rsidRPr="00467570">
        <w:t xml:space="preserve"> compression</w:t>
      </w:r>
      <w:r w:rsidR="00A66105" w:rsidRPr="00467570">
        <w:t xml:space="preserve"> pretreatment</w:t>
      </w:r>
      <w:r w:rsidRPr="00467570">
        <w:t xml:space="preserve">. Thus, we can establish that this third evidence </w:t>
      </w:r>
      <w:r w:rsidR="00B4226D">
        <w:t>corroborates</w:t>
      </w:r>
      <w:r w:rsidRPr="00467570">
        <w:t xml:space="preserve"> the lack of </w:t>
      </w:r>
      <w:r w:rsidR="005E10FF">
        <w:t>variations in the microstructure</w:t>
      </w:r>
      <w:r w:rsidRPr="00467570">
        <w:t xml:space="preserve"> </w:t>
      </w:r>
      <w:r w:rsidR="00D4770A">
        <w:t xml:space="preserve">of the carbon material </w:t>
      </w:r>
      <w:r w:rsidR="005E10FF">
        <w:t>after</w:t>
      </w:r>
      <w:r w:rsidRPr="00467570">
        <w:t xml:space="preserve"> </w:t>
      </w:r>
      <w:r w:rsidR="005E10FF">
        <w:t>applying the compression pretreatment</w:t>
      </w:r>
      <w:r w:rsidR="00B4226D">
        <w:t xml:space="preserve"> </w:t>
      </w:r>
      <w:r w:rsidR="005E10FF">
        <w:t>to</w:t>
      </w:r>
      <w:r w:rsidRPr="00467570">
        <w:t xml:space="preserve"> the </w:t>
      </w:r>
      <w:r w:rsidR="00127E06" w:rsidRPr="00467570">
        <w:t>uncured BPNE</w:t>
      </w:r>
      <w:r w:rsidR="005E10FF">
        <w:t xml:space="preserve"> millimetric</w:t>
      </w:r>
      <w:r w:rsidR="00127E06" w:rsidRPr="00467570">
        <w:t xml:space="preserve"> sheets</w:t>
      </w:r>
      <w:r w:rsidR="005E10FF">
        <w:t xml:space="preserve"> at 90˚ C</w:t>
      </w:r>
      <w:r w:rsidRPr="00467570">
        <w:t>.</w:t>
      </w:r>
      <w:r w:rsidR="005E10FF">
        <w:t xml:space="preserve"> </w:t>
      </w:r>
      <w:r w:rsidR="00531E37">
        <w:t>This result further supports the idea th</w:t>
      </w:r>
      <w:r w:rsidR="00A64369">
        <w:t>at</w:t>
      </w:r>
      <w:r w:rsidR="00531E37">
        <w:t xml:space="preserve"> </w:t>
      </w:r>
      <w:r w:rsidR="00A64369">
        <w:t>any variation in the</w:t>
      </w:r>
      <w:r w:rsidR="00531E37">
        <w:t xml:space="preserve"> crystallinity</w:t>
      </w:r>
      <w:r w:rsidR="00A64369">
        <w:t xml:space="preserve"> of the uncured BPNE sheets </w:t>
      </w:r>
      <w:r w:rsidR="00531E37">
        <w:t xml:space="preserve">that may </w:t>
      </w:r>
      <w:r w:rsidR="00A64369">
        <w:t xml:space="preserve">have </w:t>
      </w:r>
      <w:r w:rsidR="00531E37">
        <w:t>be</w:t>
      </w:r>
      <w:r w:rsidR="00A64369">
        <w:t>en</w:t>
      </w:r>
      <w:r w:rsidR="00531E37">
        <w:t xml:space="preserve"> </w:t>
      </w:r>
      <w:r w:rsidR="00A64369">
        <w:t>caused</w:t>
      </w:r>
      <w:r w:rsidR="00531E37">
        <w:t xml:space="preserve"> </w:t>
      </w:r>
      <w:r w:rsidR="00A64369">
        <w:t>by the mechanical compression</w:t>
      </w:r>
      <w:r w:rsidR="00531E37">
        <w:t xml:space="preserve"> </w:t>
      </w:r>
      <w:r w:rsidR="00A64369">
        <w:t>pre-</w:t>
      </w:r>
      <w:r w:rsidR="00531E37">
        <w:t xml:space="preserve">pyrolysis may </w:t>
      </w:r>
      <w:r w:rsidR="00A64369">
        <w:t>result ineffectual</w:t>
      </w:r>
      <w:r w:rsidR="00531E37">
        <w:t xml:space="preserve"> </w:t>
      </w:r>
      <w:r w:rsidR="00A64369">
        <w:t xml:space="preserve">to the </w:t>
      </w:r>
      <w:r w:rsidR="0012312D">
        <w:t xml:space="preserve">properties of the </w:t>
      </w:r>
      <w:r w:rsidR="00E3316C">
        <w:t>BPNE-derived</w:t>
      </w:r>
      <w:r w:rsidR="0012312D">
        <w:t xml:space="preserve"> </w:t>
      </w:r>
      <w:r w:rsidR="00531E37">
        <w:t>carbon</w:t>
      </w:r>
      <w:r w:rsidR="00A64369">
        <w:t>. The latter may be due</w:t>
      </w:r>
      <w:r w:rsidR="00531E37">
        <w:t xml:space="preserve"> to</w:t>
      </w:r>
      <w:r w:rsidR="00D91B29">
        <w:t xml:space="preserve"> the characteristic degree of mobility of BPNE-based samples</w:t>
      </w:r>
      <w:r w:rsidR="00A64369">
        <w:t xml:space="preserve"> during pyrolysis as evidenced by </w:t>
      </w:r>
      <w:r w:rsidR="00A90632">
        <w:t xml:space="preserve">the </w:t>
      </w:r>
      <w:r w:rsidR="009D4EFF">
        <w:t>shrinkage that is</w:t>
      </w:r>
      <w:r w:rsidR="00531E37">
        <w:t xml:space="preserve"> indicat</w:t>
      </w:r>
      <w:r w:rsidR="00A64369">
        <w:t>ive</w:t>
      </w:r>
      <w:r w:rsidR="00531E37">
        <w:t xml:space="preserve"> a substantial amount of reconfiguration</w:t>
      </w:r>
      <w:r w:rsidR="00A90632">
        <w:t xml:space="preserve"> of the carbonizing </w:t>
      </w:r>
      <w:r w:rsidR="009D4EFF">
        <w:t>crosslinked polymer</w:t>
      </w:r>
      <w:r w:rsidR="00531E37">
        <w:t>.</w:t>
      </w:r>
      <w:r w:rsidRPr="00467570">
        <w:t xml:space="preserve"> </w:t>
      </w:r>
    </w:p>
    <w:p w14:paraId="72B8DB7B" w14:textId="2E769038" w:rsidR="005B5DA6" w:rsidRPr="00467570" w:rsidRDefault="00682008" w:rsidP="00D11E74">
      <w:pPr>
        <w:pStyle w:val="Els-body-text"/>
        <w:spacing w:line="240" w:lineRule="auto"/>
        <w:jc w:val="center"/>
        <w:rPr>
          <w:noProof/>
        </w:rPr>
      </w:pPr>
      <w:r w:rsidRPr="00467570">
        <w:rPr>
          <w:noProof/>
        </w:rPr>
        <w:lastRenderedPageBreak/>
        <w:drawing>
          <wp:inline distT="0" distB="0" distL="0" distR="0" wp14:anchorId="1587838C" wp14:editId="7659CCC5">
            <wp:extent cx="3200400" cy="220425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ng"/>
                    <pic:cNvPicPr/>
                  </pic:nvPicPr>
                  <pic:blipFill>
                    <a:blip r:embed="rId15">
                      <a:extLst>
                        <a:ext uri="{28A0092B-C50C-407E-A947-70E740481C1C}">
                          <a14:useLocalDpi xmlns:a14="http://schemas.microsoft.com/office/drawing/2010/main" val="0"/>
                        </a:ext>
                      </a:extLst>
                    </a:blip>
                    <a:stretch>
                      <a:fillRect/>
                    </a:stretch>
                  </pic:blipFill>
                  <pic:spPr>
                    <a:xfrm>
                      <a:off x="0" y="0"/>
                      <a:ext cx="3200400" cy="2204250"/>
                    </a:xfrm>
                    <a:prstGeom prst="rect">
                      <a:avLst/>
                    </a:prstGeom>
                  </pic:spPr>
                </pic:pic>
              </a:graphicData>
            </a:graphic>
          </wp:inline>
        </w:drawing>
      </w:r>
    </w:p>
    <w:p w14:paraId="212CA0B2" w14:textId="34C64146" w:rsidR="005B5DA6" w:rsidRPr="00467570" w:rsidRDefault="00C808E3" w:rsidP="00796B21">
      <w:pPr>
        <w:pStyle w:val="Els-caption"/>
        <w:jc w:val="center"/>
      </w:pPr>
      <w:r w:rsidRPr="00467570">
        <w:t xml:space="preserve">Figure </w:t>
      </w:r>
      <w:r w:rsidR="00AD3021">
        <w:t>6</w:t>
      </w:r>
      <w:r w:rsidRPr="00467570">
        <w:t>.</w:t>
      </w:r>
      <w:r w:rsidR="008B305A" w:rsidRPr="00467570">
        <w:t xml:space="preserve"> </w:t>
      </w:r>
      <w:r w:rsidR="00BB0D67" w:rsidRPr="00467570">
        <w:t>X-</w:t>
      </w:r>
      <w:r w:rsidR="008A2ABD">
        <w:t>r</w:t>
      </w:r>
      <w:r w:rsidR="00BB0D67" w:rsidRPr="00467570">
        <w:t>ay diffraction (XRD) patterns</w:t>
      </w:r>
      <w:r w:rsidR="00BB0D67">
        <w:t xml:space="preserve"> for</w:t>
      </w:r>
      <w:r w:rsidR="005B5DA6" w:rsidRPr="00467570">
        <w:t xml:space="preserve"> </w:t>
      </w:r>
      <w:r w:rsidR="00BB0D67">
        <w:t>millimetric</w:t>
      </w:r>
      <w:r w:rsidR="005B5DA6" w:rsidRPr="00467570">
        <w:t xml:space="preserve"> sheets</w:t>
      </w:r>
      <w:r w:rsidR="00BB0D67">
        <w:t xml:space="preserve"> of carbon derived from BPNE</w:t>
      </w:r>
      <w:r w:rsidR="005B5DA6" w:rsidRPr="00467570">
        <w:t xml:space="preserve"> a) without and b) with </w:t>
      </w:r>
      <w:r w:rsidR="00BB0D67">
        <w:t xml:space="preserve">the </w:t>
      </w:r>
      <w:r w:rsidR="005B5DA6" w:rsidRPr="00467570">
        <w:t xml:space="preserve">compression </w:t>
      </w:r>
      <w:r w:rsidR="00BB0D67">
        <w:t>pretreatment</w:t>
      </w:r>
      <w:r w:rsidR="005B5DA6" w:rsidRPr="00467570">
        <w:t>.</w:t>
      </w:r>
    </w:p>
    <w:p w14:paraId="466A5A61" w14:textId="3732ACBB" w:rsidR="00134099" w:rsidRDefault="005B5DA6" w:rsidP="00134099">
      <w:pPr>
        <w:pStyle w:val="Els-body-text"/>
        <w:spacing w:after="240"/>
      </w:pPr>
      <w:r w:rsidRPr="009261CC">
        <w:t xml:space="preserve">Although mechanical stresses </w:t>
      </w:r>
      <w:r w:rsidR="00E77004">
        <w:t>were</w:t>
      </w:r>
      <w:r w:rsidR="00095DB4">
        <w:t xml:space="preserve"> </w:t>
      </w:r>
      <w:r w:rsidRPr="009261CC">
        <w:t>employed</w:t>
      </w:r>
      <w:r w:rsidR="00095DB4">
        <w:t xml:space="preserve"> by others</w:t>
      </w:r>
      <w:r w:rsidRPr="009261CC">
        <w:t xml:space="preserve"> to</w:t>
      </w:r>
      <w:r w:rsidR="0076756C">
        <w:t xml:space="preserve"> successfully</w:t>
      </w:r>
      <w:r w:rsidRPr="009261CC">
        <w:t xml:space="preserve"> increase the </w:t>
      </w:r>
      <w:r w:rsidR="008F3F39" w:rsidRPr="009261CC">
        <w:t>degree of graphitization and electrical conductivity of carbon materials derived fro</w:t>
      </w:r>
      <w:r w:rsidR="003F692A">
        <w:t>m</w:t>
      </w:r>
      <w:r w:rsidR="005F71EE" w:rsidRPr="009261CC">
        <w:t xml:space="preserve"> macroscopic mats of</w:t>
      </w:r>
      <w:r w:rsidR="00F31AF2">
        <w:t xml:space="preserve"> PAN</w:t>
      </w:r>
      <w:r w:rsidR="005F71EE" w:rsidRPr="009261CC">
        <w:t xml:space="preserve"> fibers</w:t>
      </w:r>
      <w:r w:rsidR="00A920A1">
        <w:t xml:space="preserve"> </w:t>
      </w:r>
      <w:r w:rsidRPr="009261CC">
        <w:t>[17],</w:t>
      </w:r>
      <w:r w:rsidR="00031516">
        <w:t xml:space="preserve"> </w:t>
      </w:r>
      <w:r w:rsidR="005E20EC">
        <w:t xml:space="preserve">in this study, </w:t>
      </w:r>
      <w:r w:rsidR="009261CC" w:rsidRPr="009261CC">
        <w:t>the microstructure and electrical properties</w:t>
      </w:r>
      <w:r w:rsidR="00F31AF2">
        <w:t xml:space="preserve"> </w:t>
      </w:r>
      <w:r w:rsidR="005E20EC">
        <w:t>of</w:t>
      </w:r>
      <w:r w:rsidR="00D424E9">
        <w:t xml:space="preserve"> </w:t>
      </w:r>
      <w:r w:rsidR="009261CC" w:rsidRPr="009261CC">
        <w:t>carbon material</w:t>
      </w:r>
      <w:r w:rsidR="00F31AF2">
        <w:t>s</w:t>
      </w:r>
      <w:r w:rsidR="009261CC" w:rsidRPr="009261CC">
        <w:t xml:space="preserve"> derived</w:t>
      </w:r>
      <w:r w:rsidR="00D424E9">
        <w:t xml:space="preserve"> from</w:t>
      </w:r>
      <w:r w:rsidR="009261CC" w:rsidRPr="009261CC">
        <w:t xml:space="preserve"> millimetric solid sheets of BPNE with and without </w:t>
      </w:r>
      <w:r w:rsidR="002E5D2F">
        <w:t xml:space="preserve">the </w:t>
      </w:r>
      <w:r w:rsidR="009261CC" w:rsidRPr="009261CC">
        <w:t>compression</w:t>
      </w:r>
      <w:r w:rsidR="002E5D2F">
        <w:t xml:space="preserve"> pretreatment</w:t>
      </w:r>
      <w:r w:rsidR="005E20EC">
        <w:t xml:space="preserve"> remained</w:t>
      </w:r>
      <w:r w:rsidR="005E20EC" w:rsidRPr="009261CC">
        <w:t xml:space="preserve"> </w:t>
      </w:r>
      <w:r w:rsidR="005E20EC">
        <w:t xml:space="preserve">the </w:t>
      </w:r>
      <w:r w:rsidR="00A32A6E">
        <w:t>same</w:t>
      </w:r>
      <w:r w:rsidR="009261CC" w:rsidRPr="009261CC">
        <w:t>.</w:t>
      </w:r>
      <w:r w:rsidRPr="00467570">
        <w:t xml:space="preserve"> </w:t>
      </w:r>
      <w:r w:rsidR="00134099">
        <w:t>It is likely that</w:t>
      </w:r>
      <w:r w:rsidR="00A2659E">
        <w:t xml:space="preserve"> some</w:t>
      </w:r>
      <w:r w:rsidR="00134099">
        <w:t xml:space="preserve"> crosslinking may have been thermally induced</w:t>
      </w:r>
      <w:r w:rsidR="00A2659E">
        <w:t xml:space="preserve"> during the compression pretreatment</w:t>
      </w:r>
      <w:r w:rsidR="00134099">
        <w:t xml:space="preserve"> at 90˚C </w:t>
      </w:r>
      <w:r w:rsidR="00A2659E">
        <w:t>through</w:t>
      </w:r>
      <w:r w:rsidR="00134099">
        <w:t xml:space="preserve"> the thermal decomposition of the sulfonium salt. If polymer crosslinking were prematurely induced, the mobility of the material may be</w:t>
      </w:r>
      <w:r w:rsidR="00D24E1B">
        <w:t xml:space="preserve"> hampered</w:t>
      </w:r>
      <w:r w:rsidR="00134099">
        <w:t xml:space="preserve"> so that the</w:t>
      </w:r>
      <w:r w:rsidR="00D24E1B">
        <w:t xml:space="preserve"> effect of mechanical compression on the crystallinity of the unpyrolyzed BPNE samples is reduced</w:t>
      </w:r>
      <w:r w:rsidR="00134099">
        <w:t xml:space="preserve">. </w:t>
      </w:r>
      <w:r w:rsidR="00134099" w:rsidRPr="0044015E">
        <w:t xml:space="preserve">However, we observe that the casted and uncured BPNE significantly </w:t>
      </w:r>
      <w:r w:rsidR="0044015E" w:rsidRPr="0044015E">
        <w:t>deforms</w:t>
      </w:r>
      <w:r w:rsidR="00134099" w:rsidRPr="0044015E">
        <w:t xml:space="preserve"> at the temperature used in this study during compression, which indicates that a minor degree of crosslinking occurred at this stage, if at all. </w:t>
      </w:r>
      <w:r w:rsidR="00D24E1B" w:rsidRPr="0044015E">
        <w:t>The latter</w:t>
      </w:r>
      <w:r w:rsidR="00D24E1B">
        <w:t xml:space="preserve"> will</w:t>
      </w:r>
      <w:r w:rsidR="00134099">
        <w:t xml:space="preserve"> have to be corroborated later by using FT-IR spectroscopy to monitor the degree of conversion of the epoxide groups throughout the process.</w:t>
      </w:r>
    </w:p>
    <w:p w14:paraId="039A9E23" w14:textId="414ACE0B" w:rsidR="006B445B" w:rsidRDefault="00332577" w:rsidP="006B445B">
      <w:pPr>
        <w:pStyle w:val="Els-body-text"/>
        <w:spacing w:after="240"/>
      </w:pPr>
      <w:r>
        <w:t xml:space="preserve">Furthermore, the absence of variations in the material from the application of the pretreatment may </w:t>
      </w:r>
      <w:r w:rsidR="00256800">
        <w:t>indicate</w:t>
      </w:r>
      <w:r>
        <w:t xml:space="preserve"> that</w:t>
      </w:r>
      <w:r w:rsidR="005B5DA6" w:rsidRPr="00467570">
        <w:t xml:space="preserve"> if the electrical conductiv</w:t>
      </w:r>
      <w:r w:rsidR="00164454" w:rsidRPr="00467570">
        <w:t>ity of BPNE-derived carbon</w:t>
      </w:r>
      <w:r w:rsidR="005B5DA6" w:rsidRPr="00467570">
        <w:t xml:space="preserve"> materials c</w:t>
      </w:r>
      <w:r w:rsidR="00164454" w:rsidRPr="00467570">
        <w:t>an be at all</w:t>
      </w:r>
      <w:r w:rsidR="00D424E9">
        <w:t xml:space="preserve"> </w:t>
      </w:r>
      <w:r w:rsidR="00D424E9" w:rsidRPr="00467570">
        <w:t>enhanced</w:t>
      </w:r>
      <w:r w:rsidR="00C64F57">
        <w:t xml:space="preserve"> by</w:t>
      </w:r>
      <w:r w:rsidR="00D424E9">
        <w:t xml:space="preserve"> mechanical</w:t>
      </w:r>
      <w:r w:rsidR="00DD3428">
        <w:t>ly altering the microstructure of the polymer</w:t>
      </w:r>
      <w:r w:rsidR="00164454" w:rsidRPr="00467570">
        <w:t>,</w:t>
      </w:r>
      <w:r w:rsidR="005872C2">
        <w:t xml:space="preserve"> it</w:t>
      </w:r>
      <w:r w:rsidR="00601E36">
        <w:t xml:space="preserve"> would perhaps</w:t>
      </w:r>
      <w:r w:rsidR="005872C2">
        <w:t xml:space="preserve"> </w:t>
      </w:r>
      <w:r w:rsidR="007F186B">
        <w:t xml:space="preserve">only </w:t>
      </w:r>
      <w:r w:rsidR="005872C2">
        <w:t>occur at</w:t>
      </w:r>
      <w:r w:rsidR="00C64F57">
        <w:t xml:space="preserve"> </w:t>
      </w:r>
      <w:r w:rsidR="00164454" w:rsidRPr="00467570">
        <w:t xml:space="preserve">higher temperatures and </w:t>
      </w:r>
      <w:r w:rsidR="00D424E9">
        <w:t>compression loads</w:t>
      </w:r>
      <w:r w:rsidR="005B5DA6" w:rsidRPr="00467570">
        <w:t>.</w:t>
      </w:r>
      <w:r w:rsidR="00D424E9">
        <w:t xml:space="preserve"> </w:t>
      </w:r>
      <w:r w:rsidR="006B445B">
        <w:t xml:space="preserve">It </w:t>
      </w:r>
      <w:r w:rsidR="00242557">
        <w:t>has been stated</w:t>
      </w:r>
      <w:r w:rsidR="006B445B">
        <w:t xml:space="preserve"> that glass</w:t>
      </w:r>
      <w:r w:rsidR="001832D7">
        <w:t>-like</w:t>
      </w:r>
      <w:r w:rsidR="006B445B">
        <w:t xml:space="preserve"> carbon is only formed from millimetric polymer samples at temperatures </w:t>
      </w:r>
      <w:r w:rsidR="001832D7">
        <w:t>above</w:t>
      </w:r>
      <w:r w:rsidR="006B445B">
        <w:t xml:space="preserve"> 2000˚C</w:t>
      </w:r>
      <w:r w:rsidR="002B101A">
        <w:t xml:space="preserve"> </w:t>
      </w:r>
      <w:r w:rsidR="002B101A">
        <w:fldChar w:fldCharType="begin" w:fldLock="1"/>
      </w:r>
      <w:r w:rsidR="002B101A">
        <w:instrText>ADDIN CSL_CITATION {"citationItems":[{"id":"ITEM-1","itemData":{"DOI":"10.3390/ma11101857","ISSN":"1996-1944","abstract":"When certain polymers are heat-treated beyond their degradation temperature in the absence of oxygen, they pass through a semi-solid phase, followed by the loss of heteroatoms and the formation of a solid carbon material composed of a three-dimensional graphenic network, known as glassy (or glass-like) carbon. The thermochemical decomposition of polymers, or generally of any organic material, is defined as pyrolysis. Glassy carbon is used in various large-scale industrial applications and has proven its versatility in miniaturized devices. In this article, micro and nano-scale glassy carbon devices manufactured by (i) pyrolysis of specialized pre-patterned polymers and (ii) direct machining or etching of glassy carbon, with their respective applications, are reviewed. The prospects of the use of glassy carbon in the next-generation devices based on the material’s history and development, distinct features compared to other elemental carbon forms, and some large-scale processes that paved the way to the state-of-the-art, are evaluated. Selected support techniques such as the methods used for surface modification, and major characterization tools are briefly discussed. Barring historical aspects, this review mainly covers the advances in glassy carbon device research from the last five years (2013–2018). The goal is to provide a common platform to carbon material scientists, micro/nanomanufacturing experts, and microsystem engineers to stimulate glassy carbon device research.","author":[{"dropping-particle":"","family":"Sharma","given":"Swati","non-dropping-particle":"","parse-names":false,"suffix":""}],"container-title":"Materials","id":"ITEM-1","issue":"10","issued":{"date-parts":[["2018","9","28"]]},"page":"1857","title":"Glassy Carbon: A Promising Material for Micro- and Nanomanufacturing","type":"article-journal","volume":"11"},"uris":["http://www.mendeley.com/documents/?uuid=2bb29bed-3616-40ef-84b7-35eeb06124ee"]}],"mendeley":{"formattedCitation":"[27]","plainTextFormattedCitation":"[27]","previouslyFormattedCitation":"[27]"},"properties":{"noteIndex":0},"schema":"https://github.com/citation-style-language/schema/raw/master/csl-citation.json"}</w:instrText>
      </w:r>
      <w:r w:rsidR="002B101A">
        <w:fldChar w:fldCharType="separate"/>
      </w:r>
      <w:r w:rsidR="002B101A" w:rsidRPr="002B101A">
        <w:rPr>
          <w:noProof/>
        </w:rPr>
        <w:t>[27]</w:t>
      </w:r>
      <w:r w:rsidR="002B101A">
        <w:fldChar w:fldCharType="end"/>
      </w:r>
      <w:r w:rsidR="006B445B">
        <w:t>. However, other reports mentioned that with appropriate heating rates, glass</w:t>
      </w:r>
      <w:r w:rsidR="001832D7">
        <w:t>-like</w:t>
      </w:r>
      <w:r w:rsidR="006B445B">
        <w:t xml:space="preserve"> carbon may form at temperatures </w:t>
      </w:r>
      <w:r w:rsidR="00066EDC">
        <w:t>as low as</w:t>
      </w:r>
      <w:r w:rsidR="006B445B">
        <w:t xml:space="preserve"> 900-1000˚C</w:t>
      </w:r>
      <w:r w:rsidR="008F755E">
        <w:t xml:space="preserve"> </w:t>
      </w:r>
      <w:r w:rsidR="002B101A">
        <w:fldChar w:fldCharType="begin" w:fldLock="1"/>
      </w:r>
      <w:r w:rsidR="00536A31">
        <w:instrText>ADDIN CSL_CITATION {"citationItems":[{"id":"ITEM-1","itemData":{"DOI":"10.1038/s41378-019-0120-z","ISSN":"2055-7434","abstract":"Glassy carbon nanofibers (GCNFs) are considered promising candidates for the fabrication of nanosensors for biosensing applications. Importantly, in part due to their great stability, carbon electrodes with sub-10 nm nanogaps represent an attractive platform for probing the electrical characteristics of molecules. The fabrication of sub-10 nm nanogap electrodes in these GCNFs, which is achieved by electrically stimulating the fibers until they break, was previously found to require fibers shorter than 2 µm; however, this process is generally hampered by the limitations inherent to photolithographic methods. In this work, to obtain nanogaps on the order of 10 nm without the need for sub-2 µm GCNFs, we employed a fabrication strategy in which the fibers were gradually thinned down by continuously monitoring the changes in the electrical resistance of the fiber and adjusting the applied voltage accordingly. To further reduce the nanogap size, we studied the mechanism behind the thinning and eventual breakdown of the suspended GCNFs by controlling the environmental conditions and pressure during the experiment. Following this approach, which includes performing the experiments in a high-vacuum chamber after a series of carbon dioxide (CO2) purging cycles, nanogaps on the order of 10 nm were produced in suspended GCNFs 52 µm in length, much longer than the ~2 µm GCNFs needed to produce such small gaps without the procedure employed in this work. Furthermore, the electrodes showed no apparent change in their shape or nanogap width after being stored at room temperature for approximately 6 months.","author":[{"dropping-particle":"","family":"Salazar","given":"Arnoldo","non-dropping-particle":"","parse-names":false,"suffix":""},{"dropping-particle":"","family":"Hosseini","given":"Samira","non-dropping-particle":"","parse-names":false,"suffix":""},{"dropping-particle":"","family":"Sanchez-Domínguez","given":"Margarita","non-dropping-particle":"","parse-names":false,"suffix":""},{"dropping-particle":"","family":"Madou","given":"Marc J.","non-dropping-particle":"","parse-names":false,"suffix":""},{"dropping-particle":"","family":"Montesinos-Castellanos","given":"Alejandro","non-dropping-particle":"","parse-names":false,"suffix":""},{"dropping-particle":"","family":"Martinez-Chapa","given":"Sergio O.","non-dropping-particle":"","parse-names":false,"suffix":""}],"container-title":"Microsystems &amp; Nanoengineering","id":"ITEM-1","issue":"1","issued":{"date-parts":[["2020","12","27"]]},"page":"9","title":"Sub-10 nm nanogap fabrication on suspended glassy carbon nanofibers","type":"article-journal","volume":"6"},"uris":["http://www.mendeley.com/documents/?uuid=1267be63-705b-4e74-91d9-fb2d778419b5"]}],"mendeley":{"formattedCitation":"[28]","plainTextFormattedCitation":"[28]","previouslyFormattedCitation":"[28]"},"properties":{"noteIndex":0},"schema":"https://github.com/citation-style-language/schema/raw/master/csl-citation.json"}</w:instrText>
      </w:r>
      <w:r w:rsidR="002B101A">
        <w:fldChar w:fldCharType="separate"/>
      </w:r>
      <w:r w:rsidR="002B101A" w:rsidRPr="002B101A">
        <w:rPr>
          <w:noProof/>
        </w:rPr>
        <w:t>[</w:t>
      </w:r>
      <w:r w:rsidR="00B91219">
        <w:rPr>
          <w:noProof/>
        </w:rPr>
        <w:t>25-</w:t>
      </w:r>
      <w:r w:rsidR="002B101A" w:rsidRPr="002B101A">
        <w:rPr>
          <w:noProof/>
        </w:rPr>
        <w:t>28]</w:t>
      </w:r>
      <w:r w:rsidR="002B101A">
        <w:fldChar w:fldCharType="end"/>
      </w:r>
      <w:r w:rsidR="006B445B">
        <w:t>. It appears tha</w:t>
      </w:r>
      <w:r w:rsidR="003A4779">
        <w:t xml:space="preserve">t </w:t>
      </w:r>
      <w:r w:rsidR="006B445B">
        <w:t>the matching of the heating rate and the intermediate dwelling</w:t>
      </w:r>
      <w:r w:rsidR="00066EDC">
        <w:t xml:space="preserve"> temperature to the sample dimensions and polymer structure is</w:t>
      </w:r>
      <w:r w:rsidR="003A4779">
        <w:t xml:space="preserve"> key </w:t>
      </w:r>
      <w:r w:rsidR="00066EDC">
        <w:t>to allow</w:t>
      </w:r>
      <w:r w:rsidR="006B445B">
        <w:t xml:space="preserve"> the flow </w:t>
      </w:r>
      <w:r w:rsidR="0059248D">
        <w:t xml:space="preserve">of the material </w:t>
      </w:r>
      <w:r w:rsidR="006B445B">
        <w:t xml:space="preserve">and </w:t>
      </w:r>
      <w:r w:rsidR="0059248D">
        <w:t xml:space="preserve">the </w:t>
      </w:r>
      <w:r w:rsidR="006B445B">
        <w:t>re</w:t>
      </w:r>
      <w:r w:rsidR="0059248D">
        <w:t>organization of its microstructure</w:t>
      </w:r>
      <w:r w:rsidR="006B445B">
        <w:t xml:space="preserve"> </w:t>
      </w:r>
      <w:r w:rsidR="000C439D">
        <w:t>during the pre-carbonization stage</w:t>
      </w:r>
      <w:r w:rsidR="006B445B">
        <w:t>.</w:t>
      </w:r>
      <w:r w:rsidR="003A4779">
        <w:t xml:space="preserve"> The latter has been proposed to be crucial for the formation of </w:t>
      </w:r>
      <w:r w:rsidR="00806263">
        <w:t xml:space="preserve">the </w:t>
      </w:r>
      <w:r w:rsidR="003A4779">
        <w:t xml:space="preserve">turbostratic features and the percolated </w:t>
      </w:r>
      <w:r w:rsidR="00066EDC">
        <w:t>graphenic,</w:t>
      </w:r>
      <w:r w:rsidR="003A4779">
        <w:t xml:space="preserve"> or fullerenic</w:t>
      </w:r>
      <w:r w:rsidR="00066EDC">
        <w:t>,</w:t>
      </w:r>
      <w:r w:rsidR="003A4779">
        <w:t xml:space="preserve"> percolated network characteristic of glass-like carbon.</w:t>
      </w:r>
      <w:r w:rsidR="006B445B">
        <w:t xml:space="preserve"> It is important to note that</w:t>
      </w:r>
      <w:r w:rsidR="006B445B" w:rsidRPr="00467570">
        <w:t xml:space="preserve"> the</w:t>
      </w:r>
      <w:r w:rsidR="006B445B">
        <w:t xml:space="preserve"> internal stresses</w:t>
      </w:r>
      <w:r w:rsidR="00C178FE">
        <w:t xml:space="preserve"> per unit volume</w:t>
      </w:r>
      <w:r w:rsidR="006B445B">
        <w:t xml:space="preserve"> </w:t>
      </w:r>
      <w:r w:rsidR="00954783">
        <w:t>that drive the viscoelastic deformation of the material</w:t>
      </w:r>
      <w:r w:rsidR="006B445B" w:rsidRPr="00467570">
        <w:t xml:space="preserve"> </w:t>
      </w:r>
      <w:r w:rsidR="00C178FE">
        <w:t>during carbonization</w:t>
      </w:r>
      <w:r w:rsidR="00256800">
        <w:t xml:space="preserve"> </w:t>
      </w:r>
      <w:r w:rsidR="006B445B">
        <w:t>can certainly be expected to be</w:t>
      </w:r>
      <w:r w:rsidR="006B445B" w:rsidRPr="00467570">
        <w:t xml:space="preserve"> greater than the ones reached in</w:t>
      </w:r>
      <w:r w:rsidR="00806263">
        <w:t xml:space="preserve"> the </w:t>
      </w:r>
      <w:r w:rsidR="00C178FE">
        <w:t>compression pretreatment</w:t>
      </w:r>
      <w:r w:rsidR="006B445B">
        <w:t xml:space="preserve">. </w:t>
      </w:r>
      <w:r w:rsidR="006B445B" w:rsidRPr="00467570">
        <w:t xml:space="preserve">Therefore, </w:t>
      </w:r>
      <w:r w:rsidR="00E81025">
        <w:t>our hypothesis</w:t>
      </w:r>
      <w:r w:rsidR="00AE2DA8">
        <w:t xml:space="preserve"> may be further tested</w:t>
      </w:r>
      <w:r w:rsidR="006B445B" w:rsidRPr="00467570">
        <w:t xml:space="preserve"> </w:t>
      </w:r>
      <w:r w:rsidR="000A385E">
        <w:t>through</w:t>
      </w:r>
      <w:r w:rsidR="003A4779">
        <w:t xml:space="preserve"> </w:t>
      </w:r>
      <w:r w:rsidR="006D1789">
        <w:t xml:space="preserve">subsequent </w:t>
      </w:r>
      <w:r w:rsidR="003A4779">
        <w:t xml:space="preserve">experiments </w:t>
      </w:r>
      <w:r w:rsidR="006B445B" w:rsidRPr="00467570">
        <w:t xml:space="preserve">on </w:t>
      </w:r>
      <w:r w:rsidR="003A4779">
        <w:t>smaller</w:t>
      </w:r>
      <w:r w:rsidR="006B445B" w:rsidRPr="00467570">
        <w:t xml:space="preserve"> </w:t>
      </w:r>
      <w:r w:rsidR="003A4779">
        <w:t xml:space="preserve">sample </w:t>
      </w:r>
      <w:r w:rsidR="006B445B" w:rsidRPr="00467570">
        <w:t>geometries</w:t>
      </w:r>
      <w:r w:rsidR="00E81025">
        <w:t xml:space="preserve"> to confirm that </w:t>
      </w:r>
      <w:r w:rsidR="00C650E3">
        <w:t>size-dependent factors</w:t>
      </w:r>
      <w:r w:rsidR="00E81025">
        <w:t xml:space="preserve"> were not influencing the results obtained in this initial </w:t>
      </w:r>
      <w:r w:rsidR="00256800">
        <w:t>proof-of-concept study</w:t>
      </w:r>
      <w:r w:rsidR="003A4779">
        <w:t>.</w:t>
      </w:r>
      <w:r w:rsidR="006B445B" w:rsidRPr="00467570">
        <w:t xml:space="preserve"> </w:t>
      </w:r>
    </w:p>
    <w:p w14:paraId="39836F42" w14:textId="71B6E49C" w:rsidR="00FC70CF" w:rsidRDefault="00221D88" w:rsidP="006E5BFB">
      <w:pPr>
        <w:pStyle w:val="Els-body-text"/>
        <w:spacing w:after="240"/>
      </w:pPr>
      <w:r>
        <w:t>I</w:t>
      </w:r>
      <w:r w:rsidR="00A6446B">
        <w:t>nterestingly</w:t>
      </w:r>
      <w:r w:rsidR="001915E8">
        <w:t>,</w:t>
      </w:r>
      <w:r w:rsidR="0000424E">
        <w:t xml:space="preserve"> </w:t>
      </w:r>
      <w:r w:rsidR="00A6446B">
        <w:t>the viscoelastic behavior of BPNE samples</w:t>
      </w:r>
      <w:r w:rsidR="006A672B">
        <w:t xml:space="preserve"> during carbonization</w:t>
      </w:r>
      <w:r w:rsidR="00A6446B">
        <w:t xml:space="preserve"> </w:t>
      </w:r>
      <w:r w:rsidR="00D877E9">
        <w:t>has been linked</w:t>
      </w:r>
      <w:r w:rsidR="0000424E">
        <w:t xml:space="preserve"> to </w:t>
      </w:r>
      <w:r w:rsidR="00A6446B">
        <w:t xml:space="preserve">the </w:t>
      </w:r>
      <w:r w:rsidR="00D877E9">
        <w:t>heteroatoms</w:t>
      </w:r>
      <w:r w:rsidR="00A6446B">
        <w:t xml:space="preserve"> present in the polymer structure,</w:t>
      </w:r>
      <w:r w:rsidR="0000424E">
        <w:t xml:space="preserve"> which </w:t>
      </w:r>
      <w:r w:rsidR="00E504BD">
        <w:t>are</w:t>
      </w:r>
      <w:r w:rsidR="0000424E">
        <w:t xml:space="preserve"> </w:t>
      </w:r>
      <w:r w:rsidR="00E504BD">
        <w:t>degassed</w:t>
      </w:r>
      <w:r w:rsidR="0000424E">
        <w:t xml:space="preserve"> from the final carbon material</w:t>
      </w:r>
      <w:r w:rsidR="00E504BD">
        <w:t xml:space="preserve"> during </w:t>
      </w:r>
      <w:r w:rsidR="000E3E22">
        <w:t>the carbonization stage (300-1</w:t>
      </w:r>
      <w:r w:rsidR="009F6935">
        <w:t>200 ˚C)</w:t>
      </w:r>
      <w:r w:rsidR="00602ED6">
        <w:t xml:space="preserve"> [29]</w:t>
      </w:r>
      <w:r w:rsidR="00E504BD">
        <w:t xml:space="preserve">. It has been stipulated that heteroatoms are </w:t>
      </w:r>
      <w:r w:rsidR="00602ED6">
        <w:t>completely</w:t>
      </w:r>
      <w:r w:rsidR="00E504BD">
        <w:t xml:space="preserve"> degassed</w:t>
      </w:r>
      <w:r w:rsidR="00013427">
        <w:t xml:space="preserve"> at higher</w:t>
      </w:r>
      <w:r w:rsidR="00E504BD">
        <w:t xml:space="preserve"> temperatures, 1200-2000 ˚C,</w:t>
      </w:r>
      <w:r w:rsidR="0000424E">
        <w:t xml:space="preserve"> </w:t>
      </w:r>
      <w:r w:rsidR="00E504BD">
        <w:t>than</w:t>
      </w:r>
      <w:r w:rsidR="0000424E">
        <w:t xml:space="preserve"> the</w:t>
      </w:r>
      <w:r w:rsidR="00E504BD">
        <w:t xml:space="preserve"> one used here,</w:t>
      </w:r>
      <w:r w:rsidR="0000424E">
        <w:t xml:space="preserve"> 900˚C.</w:t>
      </w:r>
      <w:r w:rsidR="00B9083E">
        <w:t xml:space="preserve"> However, Cardenas-Benitez et al. reported a </w:t>
      </w:r>
      <w:r w:rsidR="00307A48">
        <w:t xml:space="preserve">considerable </w:t>
      </w:r>
      <w:r w:rsidR="00B9083E">
        <w:t xml:space="preserve">reduction in the oxygen atom content in </w:t>
      </w:r>
      <w:r w:rsidR="002F016C">
        <w:t xml:space="preserve">BPNE-derived </w:t>
      </w:r>
      <w:r w:rsidR="00B9083E">
        <w:t xml:space="preserve">suspended </w:t>
      </w:r>
      <w:r w:rsidR="002F016C">
        <w:t xml:space="preserve">carbon </w:t>
      </w:r>
      <w:r w:rsidR="00B9083E">
        <w:t>nanowires from 62 % to 8 % after pyrolysis</w:t>
      </w:r>
      <w:r w:rsidR="002F016C">
        <w:t xml:space="preserve"> by </w:t>
      </w:r>
      <w:r w:rsidR="004C3E36">
        <w:t>energy dispersive X-ray spectroscopy</w:t>
      </w:r>
      <w:r w:rsidR="00CF3C31">
        <w:t xml:space="preserve"> </w:t>
      </w:r>
      <w:r w:rsidR="00CF3C31" w:rsidRPr="009261CC">
        <w:t>[1</w:t>
      </w:r>
      <w:r w:rsidR="00CF3C31">
        <w:t>2</w:t>
      </w:r>
      <w:r w:rsidR="00CF3C31" w:rsidRPr="009261CC">
        <w:t>]</w:t>
      </w:r>
      <w:r w:rsidR="00B9083E">
        <w:t>.</w:t>
      </w:r>
      <w:r w:rsidR="00BF1153">
        <w:t xml:space="preserve"> The latter agrees well with the expected 90 % carbon content in the pyrolytic residue from crosslinked photopolymers carbonized up to 900 ˚C [29].</w:t>
      </w:r>
      <w:r w:rsidR="0000424E">
        <w:t xml:space="preserve"> </w:t>
      </w:r>
      <w:r w:rsidR="004534C1">
        <w:t>Others have assumed that the oxygen atoms are completely removed pyrolyzed to around 1000˚C in BPNE samples</w:t>
      </w:r>
      <w:r w:rsidR="00B02E9D">
        <w:t xml:space="preserve"> </w:t>
      </w:r>
      <w:r w:rsidR="00B02E9D" w:rsidRPr="009261CC">
        <w:t>[</w:t>
      </w:r>
      <w:r w:rsidR="00B02E9D">
        <w:t>2</w:t>
      </w:r>
      <w:r w:rsidR="00B91219">
        <w:t>8</w:t>
      </w:r>
      <w:r w:rsidR="00B02E9D" w:rsidRPr="009261CC">
        <w:t>]</w:t>
      </w:r>
      <w:r w:rsidR="004534C1">
        <w:t xml:space="preserve">. </w:t>
      </w:r>
      <w:r w:rsidR="006B5DF6">
        <w:t>In the end</w:t>
      </w:r>
      <w:r w:rsidR="004B56F9">
        <w:t xml:space="preserve">, it can be expected that </w:t>
      </w:r>
      <w:r w:rsidR="00670165">
        <w:t>most</w:t>
      </w:r>
      <w:r w:rsidR="00EA4C78">
        <w:t xml:space="preserve"> of the</w:t>
      </w:r>
      <w:r w:rsidR="004B56F9">
        <w:t xml:space="preserve"> oxygen</w:t>
      </w:r>
      <w:r w:rsidR="00EA4C78">
        <w:t xml:space="preserve"> content</w:t>
      </w:r>
      <w:r w:rsidR="004B56F9">
        <w:t xml:space="preserve"> may </w:t>
      </w:r>
      <w:r w:rsidR="00EA4C78">
        <w:t>be</w:t>
      </w:r>
      <w:r w:rsidR="004B56F9">
        <w:t xml:space="preserve"> lost in the samples used for this study, albeit </w:t>
      </w:r>
      <w:r w:rsidR="00EA4C78">
        <w:t xml:space="preserve">perhaps </w:t>
      </w:r>
      <w:r w:rsidR="004B56F9">
        <w:t xml:space="preserve">less than for the </w:t>
      </w:r>
      <w:r w:rsidR="004534C1">
        <w:t>microwires</w:t>
      </w:r>
      <w:r w:rsidR="00EA4C78">
        <w:t>, considering</w:t>
      </w:r>
      <w:r w:rsidR="00E823D6">
        <w:t xml:space="preserve"> the size and geometr</w:t>
      </w:r>
      <w:r w:rsidR="00EA4C78">
        <w:t>ical differences</w:t>
      </w:r>
      <w:r w:rsidR="004B56F9">
        <w:t xml:space="preserve">. </w:t>
      </w:r>
      <w:r w:rsidR="00DA6566">
        <w:t>Most importantly</w:t>
      </w:r>
      <w:r w:rsidR="00E823D6">
        <w:t xml:space="preserve">, </w:t>
      </w:r>
      <w:r w:rsidR="00DA6566">
        <w:t>the</w:t>
      </w:r>
      <w:r w:rsidR="004B56F9">
        <w:t xml:space="preserve"> oxygen</w:t>
      </w:r>
      <w:r w:rsidR="00DA6566">
        <w:t xml:space="preserve"> loss</w:t>
      </w:r>
      <w:r w:rsidR="004B56F9">
        <w:t xml:space="preserve"> in during pyrolysis</w:t>
      </w:r>
      <w:r w:rsidR="00DA6566">
        <w:t xml:space="preserve"> of BPNE</w:t>
      </w:r>
      <w:r w:rsidR="004B56F9">
        <w:t xml:space="preserve"> impl</w:t>
      </w:r>
      <w:r w:rsidR="00CA4472">
        <w:t>ies</w:t>
      </w:r>
      <w:r w:rsidR="00C841E6">
        <w:t xml:space="preserve"> </w:t>
      </w:r>
      <w:r w:rsidR="004B56F9">
        <w:t xml:space="preserve">that </w:t>
      </w:r>
      <w:r w:rsidR="00C841E6">
        <w:t xml:space="preserve">a substantial number of the crosslinks formed during photopolymerization </w:t>
      </w:r>
      <w:r w:rsidR="00D877E9">
        <w:t>may be</w:t>
      </w:r>
      <w:r w:rsidR="00C841E6">
        <w:t xml:space="preserve"> lost as a result of </w:t>
      </w:r>
      <w:r w:rsidR="00C841E6">
        <w:lastRenderedPageBreak/>
        <w:t>thermal cleavage of the ether bonds linked to the epoxide</w:t>
      </w:r>
      <w:r w:rsidR="00F6097E">
        <w:t>s that serve as crosslinking functional groups</w:t>
      </w:r>
      <w:r w:rsidR="00774F49">
        <w:t>; recalling that the initial oligomer is likely an octamer.</w:t>
      </w:r>
      <w:r w:rsidR="00C841E6">
        <w:t xml:space="preserve"> </w:t>
      </w:r>
      <w:r w:rsidR="00F13B2C">
        <w:t xml:space="preserve">As the temperature increases inside the BPNE samples, sufficient energy is provided to </w:t>
      </w:r>
      <w:r w:rsidR="0074609A">
        <w:t>break</w:t>
      </w:r>
      <w:r w:rsidR="00F13B2C">
        <w:t xml:space="preserve"> the C-O </w:t>
      </w:r>
      <w:r w:rsidR="00513CAF">
        <w:t xml:space="preserve">bonds </w:t>
      </w:r>
      <w:r w:rsidR="00F13B2C">
        <w:t xml:space="preserve">that bridge between the bisphenolic core and the </w:t>
      </w:r>
      <w:r w:rsidR="00B060B3" w:rsidRPr="00B060B3">
        <w:rPr>
          <w:i/>
        </w:rPr>
        <w:t>n</w:t>
      </w:r>
      <w:r w:rsidR="00665735">
        <w:rPr>
          <w:i/>
        </w:rPr>
        <w:t>=8</w:t>
      </w:r>
      <w:r w:rsidR="00B060B3">
        <w:t xml:space="preserve"> </w:t>
      </w:r>
      <w:r w:rsidR="00665735">
        <w:t>functional groups</w:t>
      </w:r>
      <w:r w:rsidR="00F13B2C">
        <w:t xml:space="preserve">. </w:t>
      </w:r>
      <w:r w:rsidR="005D38EE">
        <w:t xml:space="preserve">As this occurs, the degree of crosslinking of the polymer network </w:t>
      </w:r>
      <w:r w:rsidR="005C585A">
        <w:t>will change</w:t>
      </w:r>
      <w:r w:rsidR="005D38EE">
        <w:t>.</w:t>
      </w:r>
      <w:r w:rsidR="005C585A">
        <w:t xml:space="preserve"> It is unknown how many original crosslinks are replaced by C-C bonds from radical-radical recombination during the carbonization stage.</w:t>
      </w:r>
      <w:r w:rsidR="005D38EE">
        <w:t xml:space="preserve"> </w:t>
      </w:r>
      <w:r w:rsidR="00BB0D1A">
        <w:t xml:space="preserve">If </w:t>
      </w:r>
      <w:r w:rsidR="005D38EE">
        <w:t>the</w:t>
      </w:r>
      <w:r w:rsidR="00264842">
        <w:t xml:space="preserve"> polymer becomes</w:t>
      </w:r>
      <w:r w:rsidR="005D38EE">
        <w:t xml:space="preserve"> </w:t>
      </w:r>
      <w:r w:rsidR="00BB0D1A">
        <w:t xml:space="preserve">temporarily </w:t>
      </w:r>
      <w:r w:rsidR="005D38EE">
        <w:t xml:space="preserve">more loosely crosslinked, its </w:t>
      </w:r>
      <w:r w:rsidR="00BF11CD">
        <w:t>viscoelasticity</w:t>
      </w:r>
      <w:r w:rsidR="005D38EE">
        <w:t xml:space="preserve"> increases. </w:t>
      </w:r>
      <w:r w:rsidR="00D04CD1">
        <w:t>If the rates of change of the mechanical properties of the material</w:t>
      </w:r>
      <w:r w:rsidR="00AC7454">
        <w:t xml:space="preserve"> matches the</w:t>
      </w:r>
      <w:r w:rsidR="00D04CD1">
        <w:t xml:space="preserve"> rate</w:t>
      </w:r>
      <w:r w:rsidR="00AC7454">
        <w:t xml:space="preserve"> of</w:t>
      </w:r>
      <w:r w:rsidR="00835275">
        <w:t xml:space="preserve"> byproduct</w:t>
      </w:r>
      <w:r w:rsidR="00AC7454">
        <w:t xml:space="preserve"> degassing</w:t>
      </w:r>
      <w:r w:rsidR="00835275">
        <w:t xml:space="preserve">, </w:t>
      </w:r>
      <w:r w:rsidR="00533064">
        <w:t xml:space="preserve">a substantial amount of </w:t>
      </w:r>
      <w:r w:rsidR="00F56142">
        <w:t xml:space="preserve">movement and </w:t>
      </w:r>
      <w:r w:rsidR="00533064">
        <w:t xml:space="preserve">reconfiguration of the remaining crosslinked carbon network may occur. </w:t>
      </w:r>
      <w:r w:rsidR="00C841E6">
        <w:t xml:space="preserve">The latter </w:t>
      </w:r>
      <w:r w:rsidR="006B445B">
        <w:t>m</w:t>
      </w:r>
      <w:r w:rsidR="00C1485C">
        <w:t>ust</w:t>
      </w:r>
      <w:r w:rsidR="006B445B">
        <w:t xml:space="preserve"> </w:t>
      </w:r>
      <w:r w:rsidR="00C1485C">
        <w:t xml:space="preserve">be tightly </w:t>
      </w:r>
      <w:r w:rsidR="001A7DAB">
        <w:t>linked</w:t>
      </w:r>
      <w:r w:rsidR="006B445B">
        <w:t xml:space="preserve"> to</w:t>
      </w:r>
      <w:r w:rsidR="00C841E6">
        <w:t xml:space="preserve"> the</w:t>
      </w:r>
      <w:r w:rsidR="006B445B">
        <w:t xml:space="preserve"> significant</w:t>
      </w:r>
      <w:r w:rsidR="00C841E6">
        <w:t xml:space="preserve"> </w:t>
      </w:r>
      <w:r w:rsidR="00533064">
        <w:t xml:space="preserve">thermally induced </w:t>
      </w:r>
      <w:r w:rsidR="00C841E6">
        <w:t>deformation</w:t>
      </w:r>
      <w:r w:rsidR="00886406">
        <w:t xml:space="preserve"> and flow</w:t>
      </w:r>
      <w:r w:rsidR="00C841E6">
        <w:t xml:space="preserve"> of BPNE samples</w:t>
      </w:r>
      <w:r w:rsidR="00533064">
        <w:t xml:space="preserve"> as compared to that of other polymers</w:t>
      </w:r>
      <w:r w:rsidR="00DD10D7">
        <w:t>, such as crosslinked PAN</w:t>
      </w:r>
      <w:r w:rsidR="005D7BF0">
        <w:t>, with fewer C-O bonds</w:t>
      </w:r>
      <w:r w:rsidR="00886406">
        <w:t>.</w:t>
      </w:r>
      <w:r w:rsidR="00C841E6">
        <w:t xml:space="preserve"> </w:t>
      </w:r>
      <w:r w:rsidR="00447B5D">
        <w:t>T</w:t>
      </w:r>
      <w:r w:rsidR="002A4503">
        <w:t>h</w:t>
      </w:r>
      <w:r w:rsidR="005D7BF0">
        <w:t>e latter</w:t>
      </w:r>
      <w:r w:rsidR="002A4503">
        <w:t xml:space="preserve"> may</w:t>
      </w:r>
      <w:r w:rsidR="00D877E9">
        <w:t xml:space="preserve"> be expected to</w:t>
      </w:r>
      <w:r w:rsidR="002A4503">
        <w:t xml:space="preserve"> preclude</w:t>
      </w:r>
      <w:r w:rsidR="00447B5D">
        <w:t xml:space="preserve"> </w:t>
      </w:r>
      <w:r w:rsidR="00DD3569">
        <w:t>the</w:t>
      </w:r>
      <w:r w:rsidR="00447B5D">
        <w:t xml:space="preserve"> </w:t>
      </w:r>
      <w:r w:rsidR="00DD3569">
        <w:t>alteration</w:t>
      </w:r>
      <w:r w:rsidR="002A4503">
        <w:t xml:space="preserve"> </w:t>
      </w:r>
      <w:r w:rsidR="00DD3569">
        <w:t>of</w:t>
      </w:r>
      <w:r w:rsidR="002A4503">
        <w:t xml:space="preserve"> the</w:t>
      </w:r>
      <w:r w:rsidR="00447B5D">
        <w:t xml:space="preserve"> microstructure </w:t>
      </w:r>
      <w:r w:rsidR="002A4503">
        <w:t>of</w:t>
      </w:r>
      <w:r w:rsidR="00447B5D">
        <w:t xml:space="preserve"> the </w:t>
      </w:r>
      <w:r w:rsidR="002A4503">
        <w:t xml:space="preserve">carbon </w:t>
      </w:r>
      <w:r w:rsidR="00447B5D">
        <w:t>materia</w:t>
      </w:r>
      <w:r w:rsidR="002A4503">
        <w:t>l</w:t>
      </w:r>
      <w:r w:rsidR="00DD3569">
        <w:t xml:space="preserve"> via the</w:t>
      </w:r>
      <w:r w:rsidR="002A4503">
        <w:t xml:space="preserve"> </w:t>
      </w:r>
      <w:r w:rsidR="001812D4">
        <w:t xml:space="preserve">pre-pyrolysis </w:t>
      </w:r>
      <w:r w:rsidR="00DD3569">
        <w:t>perturbation</w:t>
      </w:r>
      <w:r w:rsidR="002A4503">
        <w:t xml:space="preserve"> </w:t>
      </w:r>
      <w:r w:rsidR="00DD3569">
        <w:t>of</w:t>
      </w:r>
      <w:r w:rsidR="002A4503">
        <w:t xml:space="preserve"> the polymer microstructure</w:t>
      </w:r>
      <w:r w:rsidR="001812D4">
        <w:t>;</w:t>
      </w:r>
      <w:r w:rsidR="00046725">
        <w:t xml:space="preserve"> for the most substantial reorganization of the microstructure of the material </w:t>
      </w:r>
      <w:r w:rsidR="00321C13">
        <w:t>will</w:t>
      </w:r>
      <w:r w:rsidR="00046725">
        <w:t xml:space="preserve"> occur during pyrolysis</w:t>
      </w:r>
      <w:r w:rsidR="00447B5D">
        <w:t>.</w:t>
      </w:r>
      <w:r w:rsidR="005B5DA6" w:rsidRPr="00467570">
        <w:t xml:space="preserve"> </w:t>
      </w:r>
      <w:r w:rsidR="00A04ADC">
        <w:t>The la</w:t>
      </w:r>
      <w:r w:rsidR="00690FE8">
        <w:t>t</w:t>
      </w:r>
      <w:r w:rsidR="00A04ADC">
        <w:t>ter may point to the fact that this</w:t>
      </w:r>
      <w:r w:rsidR="006B445B">
        <w:t xml:space="preserve"> molecular structural feature may be crucial </w:t>
      </w:r>
      <w:r w:rsidR="00A04ADC">
        <w:t>to understand how</w:t>
      </w:r>
      <w:r w:rsidR="006B445B">
        <w:t xml:space="preserve"> BPNE yield</w:t>
      </w:r>
      <w:r w:rsidR="00A04ADC">
        <w:t>s</w:t>
      </w:r>
      <w:r w:rsidR="006B445B">
        <w:t xml:space="preserve"> </w:t>
      </w:r>
      <w:r w:rsidR="00A04ADC">
        <w:t>carbon structures with such a unique set of properties, which have</w:t>
      </w:r>
      <w:r w:rsidR="006B445B">
        <w:t xml:space="preserve"> made it so useful for the production of glass-like carbon. </w:t>
      </w:r>
      <w:r w:rsidR="00B46536">
        <w:t xml:space="preserve">Furthermore, this observation points to the need to analyze the polymer degradation </w:t>
      </w:r>
      <w:r w:rsidR="00C014F0">
        <w:t xml:space="preserve">dynamics </w:t>
      </w:r>
      <w:r w:rsidR="00B46536">
        <w:t xml:space="preserve">and mechanism during pyrolysis in order to better understand the role of C-O cleavage. </w:t>
      </w:r>
    </w:p>
    <w:p w14:paraId="405D7A88" w14:textId="572F6B17" w:rsidR="006E5BFB" w:rsidRDefault="00550458" w:rsidP="006E5BFB">
      <w:pPr>
        <w:pStyle w:val="Els-body-text"/>
        <w:spacing w:after="240"/>
      </w:pPr>
      <w:r>
        <w:t>T</w:t>
      </w:r>
      <w:r w:rsidR="00AC06D6">
        <w:t xml:space="preserve">he </w:t>
      </w:r>
      <w:r w:rsidR="00443BE0">
        <w:t>hypothesis</w:t>
      </w:r>
      <w:r w:rsidR="00186CE5">
        <w:t xml:space="preserve"> </w:t>
      </w:r>
      <w:r w:rsidR="00443BE0">
        <w:t>that</w:t>
      </w:r>
      <w:r w:rsidR="00AC06D6">
        <w:t xml:space="preserve"> the ether linkages in the </w:t>
      </w:r>
      <w:r w:rsidR="00186CE5">
        <w:t xml:space="preserve">pyrolysis of </w:t>
      </w:r>
      <w:r w:rsidR="00AC06D6">
        <w:t>BPNE</w:t>
      </w:r>
      <w:r w:rsidR="005C3936">
        <w:t xml:space="preserve"> appears to</w:t>
      </w:r>
      <w:r w:rsidR="00443BE0">
        <w:t xml:space="preserve"> have a crucial role in glass-like carbon formation</w:t>
      </w:r>
      <w:r w:rsidR="005C3936">
        <w:t xml:space="preserve"> agree well with the </w:t>
      </w:r>
      <w:r w:rsidR="00701B6E">
        <w:t xml:space="preserve">documented </w:t>
      </w:r>
      <w:r w:rsidR="00443BE0">
        <w:t>links between</w:t>
      </w:r>
      <w:r w:rsidR="005C3936">
        <w:t xml:space="preserve"> the heating rate and the intermediate dwelling temperature</w:t>
      </w:r>
      <w:r w:rsidR="00443BE0">
        <w:t>,</w:t>
      </w:r>
      <w:r w:rsidR="00915198">
        <w:t xml:space="preserve"> </w:t>
      </w:r>
      <w:r w:rsidR="00443BE0">
        <w:t>and</w:t>
      </w:r>
      <w:r w:rsidR="00915198">
        <w:t xml:space="preserve"> glass-like carbon</w:t>
      </w:r>
      <w:r w:rsidR="00443BE0">
        <w:t xml:space="preserve"> synthesis</w:t>
      </w:r>
      <w:r w:rsidR="00532947">
        <w:t xml:space="preserve"> </w:t>
      </w:r>
      <w:r w:rsidR="00532947" w:rsidRPr="009261CC">
        <w:t>[</w:t>
      </w:r>
      <w:r w:rsidR="00532947">
        <w:t>2</w:t>
      </w:r>
      <w:r w:rsidR="00A12346">
        <w:t>7</w:t>
      </w:r>
      <w:r w:rsidR="00532947" w:rsidRPr="009261CC">
        <w:t>]</w:t>
      </w:r>
      <w:r w:rsidR="00915198">
        <w:t>. For instance</w:t>
      </w:r>
      <w:r w:rsidR="005C3936">
        <w:t>,</w:t>
      </w:r>
      <w:r w:rsidR="00BC680E">
        <w:t xml:space="preserve"> an intermediate dwelling temperature of</w:t>
      </w:r>
      <w:r w:rsidR="005C3936">
        <w:t xml:space="preserve"> 300˚C</w:t>
      </w:r>
      <w:r w:rsidR="00BC680E">
        <w:t xml:space="preserve"> has been extensively used for the pyrolysis of BPNE samples of multiple ranges of sizes and geometries</w:t>
      </w:r>
      <w:r w:rsidR="002458B2">
        <w:t xml:space="preserve"> </w:t>
      </w:r>
      <w:r w:rsidR="002458B2" w:rsidRPr="009261CC">
        <w:t>[</w:t>
      </w:r>
      <w:r w:rsidR="009C4FE5">
        <w:t xml:space="preserve">22, </w:t>
      </w:r>
      <w:r w:rsidR="002458B2">
        <w:t>23</w:t>
      </w:r>
      <w:r w:rsidR="009C4FE5">
        <w:t>, 27</w:t>
      </w:r>
      <w:r w:rsidR="002458B2" w:rsidRPr="009261CC">
        <w:t>]</w:t>
      </w:r>
      <w:r w:rsidR="005C3936">
        <w:t>.</w:t>
      </w:r>
      <w:r w:rsidR="00BC680E">
        <w:t xml:space="preserve"> The </w:t>
      </w:r>
      <w:r w:rsidR="00AC1055">
        <w:t>selection of this particular temperature</w:t>
      </w:r>
      <w:r w:rsidR="00BC680E">
        <w:t xml:space="preserve"> may be related to the known T</w:t>
      </w:r>
      <w:r w:rsidR="00BC680E" w:rsidRPr="00BC680E">
        <w:rPr>
          <w:vertAlign w:val="subscript"/>
        </w:rPr>
        <w:t>g</w:t>
      </w:r>
      <w:r w:rsidR="00BC680E">
        <w:t xml:space="preserve"> values for crosslinked BPNE of around 200-300 ˚C, depending on the crosslink density.</w:t>
      </w:r>
      <w:r w:rsidR="005C3936">
        <w:t xml:space="preserve"> </w:t>
      </w:r>
      <w:r w:rsidR="002C3DC0">
        <w:t>It has been previously proposed that heating polymers to a temperature just above their T</w:t>
      </w:r>
      <w:r w:rsidR="002C3DC0" w:rsidRPr="002C3DC0">
        <w:rPr>
          <w:vertAlign w:val="subscript"/>
        </w:rPr>
        <w:t>g</w:t>
      </w:r>
      <w:r w:rsidR="002C3DC0">
        <w:t xml:space="preserve"> allows a percolated carbon network to form by allowing the </w:t>
      </w:r>
      <w:r w:rsidR="00B74AE6">
        <w:t>“</w:t>
      </w:r>
      <w:r w:rsidR="002C3DC0">
        <w:t>annealing</w:t>
      </w:r>
      <w:r w:rsidR="00B74AE6">
        <w:t>”</w:t>
      </w:r>
      <w:r w:rsidR="002C3DC0">
        <w:t xml:space="preserve"> of gas pockets and </w:t>
      </w:r>
      <w:r w:rsidR="0032218D">
        <w:t xml:space="preserve">the appropriate </w:t>
      </w:r>
      <w:r w:rsidR="002C3DC0">
        <w:t>crystallite growth</w:t>
      </w:r>
      <w:r w:rsidR="009B558E">
        <w:t xml:space="preserve"> [27]</w:t>
      </w:r>
      <w:r w:rsidR="002C3DC0">
        <w:t xml:space="preserve">. </w:t>
      </w:r>
      <w:r w:rsidR="00BC680E">
        <w:t>On the other hand,</w:t>
      </w:r>
      <w:r w:rsidR="0066181A">
        <w:t xml:space="preserve"> typical heating rates for BPNE samples in the micro and macro scales have been reported to be around </w:t>
      </w:r>
      <w:r w:rsidR="00C8022C">
        <w:t>2</w:t>
      </w:r>
      <w:r w:rsidR="0066181A">
        <w:t>-5 ˚C/min</w:t>
      </w:r>
      <w:r w:rsidR="00CF3C31">
        <w:t xml:space="preserve"> </w:t>
      </w:r>
      <w:r w:rsidR="00CF3C31" w:rsidRPr="009261CC">
        <w:t>[</w:t>
      </w:r>
      <w:r w:rsidR="00CF3C31">
        <w:t>2</w:t>
      </w:r>
      <w:r w:rsidR="00C92908">
        <w:t>2-28</w:t>
      </w:r>
      <w:r w:rsidR="00CF3C31" w:rsidRPr="009261CC">
        <w:t>]</w:t>
      </w:r>
      <w:r w:rsidR="0066181A">
        <w:t>.</w:t>
      </w:r>
      <w:r w:rsidR="00C92908">
        <w:t xml:space="preserve"> Pramanick et al. investigated the effect of the heating rate on the atomic composition and microstructure of BPNE-derived carbon materials. Heating rates between 2 and 20 ˚C/min were analyzed.</w:t>
      </w:r>
      <w:r w:rsidR="0066181A">
        <w:t xml:space="preserve"> </w:t>
      </w:r>
      <w:r w:rsidR="00A84842">
        <w:t xml:space="preserve">They documented a somewhat unexpected trend were the </w:t>
      </w:r>
      <w:r w:rsidR="00712363">
        <w:t>C:O ratio</w:t>
      </w:r>
      <w:r w:rsidR="00A84842">
        <w:t xml:space="preserve"> in the pyrolyzed carbon goes through a </w:t>
      </w:r>
      <w:r w:rsidR="00712363">
        <w:t>maximum</w:t>
      </w:r>
      <w:r w:rsidR="00A84842">
        <w:t xml:space="preserve"> at about 5 ˚C/min</w:t>
      </w:r>
      <w:r w:rsidR="00712363">
        <w:t xml:space="preserve"> and decreases slightly and seemingly randomly as the heating rate increases</w:t>
      </w:r>
      <w:r w:rsidR="00A84842">
        <w:t xml:space="preserve">. </w:t>
      </w:r>
      <w:r w:rsidR="001C3285">
        <w:t xml:space="preserve">The latter </w:t>
      </w:r>
      <w:r w:rsidR="00F248B1">
        <w:t xml:space="preserve">appears to be indicative of a complex relation between heating rate and the carbon microstructure. </w:t>
      </w:r>
      <w:r w:rsidR="003E2420">
        <w:t xml:space="preserve">If the heating </w:t>
      </w:r>
      <w:r w:rsidR="00496848">
        <w:t xml:space="preserve">and polymer degradation </w:t>
      </w:r>
      <w:r w:rsidR="003E2420">
        <w:t>rate</w:t>
      </w:r>
      <w:r w:rsidR="00496848">
        <w:t>s</w:t>
      </w:r>
      <w:r w:rsidR="003E2420">
        <w:t xml:space="preserve"> do not allow </w:t>
      </w:r>
      <w:r w:rsidR="00496848">
        <w:t>for an appropriate</w:t>
      </w:r>
      <w:r w:rsidR="003E2420">
        <w:t xml:space="preserve"> degassing rate to match the viscoelastic deformation rate of the material, it may result in sample fracture or otherwise lead to drastically different microstructural features. </w:t>
      </w:r>
      <w:r w:rsidR="0066181A">
        <w:t>In the present study, we utilize</w:t>
      </w:r>
      <w:r w:rsidR="00C17D39">
        <w:t>d</w:t>
      </w:r>
      <w:r w:rsidR="0066181A">
        <w:t xml:space="preserve"> a substantially higher heating rate of 30˚C/min. It is </w:t>
      </w:r>
      <w:r w:rsidR="00C17D39">
        <w:t xml:space="preserve">entirely </w:t>
      </w:r>
      <w:r w:rsidR="0066181A">
        <w:t>surprising that glass-like carbon was formed at this higher heating rate and with a longer dwelling time of 3 hours at 300˚C</w:t>
      </w:r>
      <w:r w:rsidR="00C17D39">
        <w:t>, based on sample size</w:t>
      </w:r>
      <w:r w:rsidR="0066181A">
        <w:t xml:space="preserve">. It is possible that </w:t>
      </w:r>
      <w:r w:rsidR="00744E21">
        <w:t>this adjusted heat-treatment protocol</w:t>
      </w:r>
      <w:r w:rsidR="0066181A">
        <w:t xml:space="preserve"> </w:t>
      </w:r>
      <w:r w:rsidR="00744E21">
        <w:t>may have led</w:t>
      </w:r>
      <w:r w:rsidR="0066181A">
        <w:t xml:space="preserve"> to the successful synthesis of glass-like carbon </w:t>
      </w:r>
      <w:r w:rsidR="002458B2">
        <w:t>even in the relatively large</w:t>
      </w:r>
      <w:r w:rsidR="0066181A">
        <w:t xml:space="preserve"> millimetric solid sheets of BPNE</w:t>
      </w:r>
      <w:r w:rsidR="00F248B1">
        <w:t xml:space="preserve"> used in the present study</w:t>
      </w:r>
      <w:r w:rsidR="0066181A">
        <w:t xml:space="preserve">. </w:t>
      </w:r>
      <w:r w:rsidR="008B513B">
        <w:t>From these observations,</w:t>
      </w:r>
      <w:r w:rsidR="007E7BDE">
        <w:t xml:space="preserve"> a reasonable next step can be to investigate the effect of the degree of crosslinking of BPNE on the behavior of the material during pyrolysis </w:t>
      </w:r>
      <w:r w:rsidR="00D47997">
        <w:t>at a carefully chosen heating rate</w:t>
      </w:r>
      <w:r w:rsidR="008B513B">
        <w:t>s</w:t>
      </w:r>
      <w:r w:rsidR="00D47997">
        <w:t xml:space="preserve"> and intermediate temperatures</w:t>
      </w:r>
      <w:r w:rsidR="008B513B">
        <w:t xml:space="preserve"> selected as a function of </w:t>
      </w:r>
      <w:r w:rsidR="00D47997">
        <w:t>the T</w:t>
      </w:r>
      <w:r w:rsidR="00D47997" w:rsidRPr="00D47997">
        <w:rPr>
          <w:vertAlign w:val="subscript"/>
        </w:rPr>
        <w:t>g</w:t>
      </w:r>
      <w:r w:rsidR="00D47997">
        <w:t xml:space="preserve"> of the initial crosslinked polymer</w:t>
      </w:r>
      <w:r w:rsidR="008B513B">
        <w:t xml:space="preserve">, which can be </w:t>
      </w:r>
      <w:r w:rsidR="004E5688">
        <w:t>varied by changing the UV exposure time to control the</w:t>
      </w:r>
      <w:r w:rsidR="00D47997">
        <w:t xml:space="preserve"> </w:t>
      </w:r>
      <w:r w:rsidR="00B4314A">
        <w:t xml:space="preserve">polymer </w:t>
      </w:r>
      <w:r w:rsidR="00D47997">
        <w:t xml:space="preserve">crosslink density. </w:t>
      </w:r>
    </w:p>
    <w:p w14:paraId="06A951EC" w14:textId="4BA2A3F7" w:rsidR="00971FF8" w:rsidRPr="00971FF8" w:rsidRDefault="005B5DA6" w:rsidP="00971FF8">
      <w:pPr>
        <w:pStyle w:val="Els-1storder-head"/>
      </w:pPr>
      <w:r w:rsidRPr="00467570">
        <w:t>Conclusion</w:t>
      </w:r>
    </w:p>
    <w:p w14:paraId="469780C3" w14:textId="3829B63C" w:rsidR="005B5DA6" w:rsidRPr="00467570" w:rsidRDefault="005B5DA6" w:rsidP="00DD591A">
      <w:pPr>
        <w:pStyle w:val="Els-body-text"/>
        <w:spacing w:after="240"/>
      </w:pPr>
      <w:r w:rsidRPr="00467570">
        <w:t xml:space="preserve">In this study, we tested the hypothesis that the </w:t>
      </w:r>
      <w:r w:rsidR="00952BB8" w:rsidRPr="00467570">
        <w:t>structure</w:t>
      </w:r>
      <w:r w:rsidRPr="00467570">
        <w:t xml:space="preserve"> and the</w:t>
      </w:r>
      <w:r w:rsidR="00CA02AE">
        <w:t xml:space="preserve"> resistivity</w:t>
      </w:r>
      <w:r w:rsidRPr="00467570">
        <w:t xml:space="preserve"> of carbon materials derived from the pyrolysis of </w:t>
      </w:r>
      <w:r w:rsidR="00424184" w:rsidRPr="00467570">
        <w:t>millimeter</w:t>
      </w:r>
      <w:r w:rsidR="00424184">
        <w:t>-</w:t>
      </w:r>
      <w:r w:rsidR="00424184" w:rsidRPr="00467570">
        <w:t xml:space="preserve">scale sheets </w:t>
      </w:r>
      <w:r w:rsidR="00424184">
        <w:t xml:space="preserve">of </w:t>
      </w:r>
      <w:r w:rsidRPr="00467570">
        <w:t xml:space="preserve">Bis-phenol A Novolac Epoxy can be increased by </w:t>
      </w:r>
      <w:r w:rsidR="00424184">
        <w:t xml:space="preserve">a </w:t>
      </w:r>
      <w:r w:rsidRPr="00467570">
        <w:t>mechanical compression</w:t>
      </w:r>
      <w:r w:rsidR="00424184">
        <w:t xml:space="preserve"> pretreatment</w:t>
      </w:r>
      <w:r w:rsidRPr="00467570">
        <w:t xml:space="preserve"> pre-pyrolysis. First, </w:t>
      </w:r>
      <w:r w:rsidR="00EA6D5C">
        <w:t xml:space="preserve">the values obtained for the </w:t>
      </w:r>
      <w:r w:rsidR="00C165BE">
        <w:t>resistivity</w:t>
      </w:r>
      <w:r w:rsidR="00EA6D5C">
        <w:t xml:space="preserve"> of the carbon samples</w:t>
      </w:r>
      <w:r w:rsidR="00C165BE">
        <w:t xml:space="preserve"> </w:t>
      </w:r>
      <w:r w:rsidRPr="00467570">
        <w:t xml:space="preserve">indicated </w:t>
      </w:r>
      <w:r w:rsidR="00EA6D5C">
        <w:t>the absence of noticeable</w:t>
      </w:r>
      <w:r w:rsidRPr="00467570">
        <w:t xml:space="preserve"> variation</w:t>
      </w:r>
      <w:r w:rsidR="00EA6D5C">
        <w:t>s in</w:t>
      </w:r>
      <w:r w:rsidR="00127870" w:rsidRPr="00467570">
        <w:t xml:space="preserve"> the macroscopic</w:t>
      </w:r>
      <w:r w:rsidR="00EA6D5C">
        <w:t xml:space="preserve"> electrical</w:t>
      </w:r>
      <w:r w:rsidR="00127870" w:rsidRPr="00467570">
        <w:t xml:space="preserve"> </w:t>
      </w:r>
      <w:r w:rsidR="00EA6D5C">
        <w:t xml:space="preserve">behavior between the materials synthesized </w:t>
      </w:r>
      <w:r w:rsidRPr="00467570">
        <w:t>with</w:t>
      </w:r>
      <w:r w:rsidR="00EA6D5C">
        <w:t xml:space="preserve"> and without</w:t>
      </w:r>
      <w:r w:rsidRPr="00467570">
        <w:t xml:space="preserve"> </w:t>
      </w:r>
      <w:r w:rsidR="00127870" w:rsidRPr="00467570">
        <w:t xml:space="preserve">the </w:t>
      </w:r>
      <w:r w:rsidRPr="00467570">
        <w:t>compression</w:t>
      </w:r>
      <w:r w:rsidR="00D71BC6" w:rsidRPr="00467570">
        <w:t xml:space="preserve"> pre</w:t>
      </w:r>
      <w:r w:rsidR="00127870" w:rsidRPr="00467570">
        <w:t>treatment</w:t>
      </w:r>
      <w:r w:rsidRPr="00467570">
        <w:t xml:space="preserve">. Then, Raman spectroscopy and XRD supported the finding that there does not seem to be any significant variations in the graphitic crystallite size and </w:t>
      </w:r>
      <w:r w:rsidR="007E191E">
        <w:t xml:space="preserve">the degree of microstructural </w:t>
      </w:r>
      <w:r w:rsidRPr="00467570">
        <w:t xml:space="preserve">order between the samples with and without </w:t>
      </w:r>
      <w:r w:rsidR="007E191E">
        <w:t xml:space="preserve">a </w:t>
      </w:r>
      <w:r w:rsidRPr="00467570">
        <w:t>compression</w:t>
      </w:r>
      <w:r w:rsidR="007E191E">
        <w:t xml:space="preserve"> pretreatment</w:t>
      </w:r>
      <w:r w:rsidRPr="00467570">
        <w:t xml:space="preserve"> </w:t>
      </w:r>
      <w:r w:rsidR="007E191E">
        <w:t>reaching a</w:t>
      </w:r>
      <w:r w:rsidR="00833C68">
        <w:t xml:space="preserve"> </w:t>
      </w:r>
      <w:r w:rsidR="003329EA">
        <w:t xml:space="preserve">compressive </w:t>
      </w:r>
      <w:r w:rsidR="00833C68">
        <w:t>stress of up to</w:t>
      </w:r>
      <w:r w:rsidRPr="00467570">
        <w:t xml:space="preserve"> 50 MPa. We cannot conclude from this study if the electrical properties of BPNE-derived carbon materials can be at all enhanced by modifying the fabrication protocol </w:t>
      </w:r>
      <w:r w:rsidR="008334B4" w:rsidRPr="00467570">
        <w:t xml:space="preserve">with the addition mechanical or other types of </w:t>
      </w:r>
      <w:r w:rsidR="003329EA">
        <w:t>pre</w:t>
      </w:r>
      <w:r w:rsidR="008334B4" w:rsidRPr="00467570">
        <w:t>treatments</w:t>
      </w:r>
      <w:r w:rsidRPr="00467570">
        <w:t xml:space="preserve">. </w:t>
      </w:r>
      <w:r w:rsidR="001A1710">
        <w:t>However, from this initial study we showed that</w:t>
      </w:r>
      <w:r w:rsidRPr="00467570">
        <w:t xml:space="preserve"> </w:t>
      </w:r>
      <w:r w:rsidR="001A1710">
        <w:t xml:space="preserve">it seems </w:t>
      </w:r>
      <w:r w:rsidR="008334B4" w:rsidRPr="00467570">
        <w:t>unfeasible</w:t>
      </w:r>
      <w:r w:rsidRPr="00467570">
        <w:t xml:space="preserve"> </w:t>
      </w:r>
      <w:r w:rsidR="001A1710">
        <w:t xml:space="preserve">to achieve the latter goal </w:t>
      </w:r>
      <w:r w:rsidRPr="00467570">
        <w:t xml:space="preserve">with the fabrication process used herein. </w:t>
      </w:r>
      <w:r w:rsidR="001A1710">
        <w:t>Therefore,</w:t>
      </w:r>
      <w:r w:rsidRPr="00467570">
        <w:t xml:space="preserve"> </w:t>
      </w:r>
      <w:r w:rsidR="001A1710">
        <w:t xml:space="preserve">it </w:t>
      </w:r>
      <w:r w:rsidRPr="00467570">
        <w:t>appears that if mechanical deformation resu</w:t>
      </w:r>
      <w:r w:rsidR="008334B4" w:rsidRPr="00467570">
        <w:t xml:space="preserve">lting from the </w:t>
      </w:r>
      <w:r w:rsidR="001A1710">
        <w:t xml:space="preserve">internal stresses develop during </w:t>
      </w:r>
      <w:r w:rsidR="008334B4" w:rsidRPr="00467570">
        <w:t xml:space="preserve">pyrolysis of the </w:t>
      </w:r>
      <w:r w:rsidRPr="00467570">
        <w:t>phenolic epo</w:t>
      </w:r>
      <w:r w:rsidR="00753CBF" w:rsidRPr="00467570">
        <w:t xml:space="preserve">xide </w:t>
      </w:r>
      <w:r w:rsidRPr="00467570">
        <w:t>precursors takes part in the previously documented increase</w:t>
      </w:r>
      <w:r w:rsidR="009B44D4" w:rsidRPr="00467570">
        <w:t xml:space="preserve"> in electrical conductivity</w:t>
      </w:r>
      <w:r w:rsidRPr="00467570">
        <w:t xml:space="preserve">, the stresses therein must be considerable higher </w:t>
      </w:r>
      <w:r w:rsidR="001A1710">
        <w:t xml:space="preserve">than the ones used here. Furthermore, it is proposed that the present result may be also explained </w:t>
      </w:r>
      <w:r w:rsidR="001A1710">
        <w:lastRenderedPageBreak/>
        <w:t xml:space="preserve">if the most crucial factor influencing the microstructure of BPNE-derived carbon is the loss temperature-dependent decrease in crosslink density, which may result in a unique viscoelastic behavior </w:t>
      </w:r>
      <w:r w:rsidR="00DD591A">
        <w:t>during carbonization.</w:t>
      </w:r>
      <w:r w:rsidRPr="00467570">
        <w:t xml:space="preserve"> </w:t>
      </w:r>
      <w:r w:rsidR="00DD591A">
        <w:t xml:space="preserve">If so, any </w:t>
      </w:r>
      <w:r w:rsidRPr="00467570">
        <w:t xml:space="preserve">alignment of the phenolic cores and </w:t>
      </w:r>
      <w:r w:rsidR="00DD591A">
        <w:t>any</w:t>
      </w:r>
      <w:r w:rsidRPr="00467570">
        <w:t xml:space="preserve"> degree of order </w:t>
      </w:r>
      <w:r w:rsidR="00DD591A">
        <w:t>induced in the polymer sample via</w:t>
      </w:r>
      <w:r w:rsidR="002C7EAF" w:rsidRPr="00467570">
        <w:t xml:space="preserve"> π-π stacking</w:t>
      </w:r>
      <w:r w:rsidR="00DD591A">
        <w:t xml:space="preserve"> may be ineffectual as the material will undergo a substantial amount of reconfiguration during volume loss</w:t>
      </w:r>
      <w:r w:rsidRPr="00467570">
        <w:t xml:space="preserve">. This study serves as starting point in the search of relatively </w:t>
      </w:r>
      <w:r w:rsidR="00B37034" w:rsidRPr="00467570">
        <w:t xml:space="preserve">low-cost methods to obtain </w:t>
      </w:r>
      <w:r w:rsidR="00DD591A">
        <w:t xml:space="preserve">glass-like </w:t>
      </w:r>
      <w:r w:rsidRPr="00467570">
        <w:t>carbon materials</w:t>
      </w:r>
      <w:r w:rsidR="003B47F7" w:rsidRPr="00467570">
        <w:t xml:space="preserve"> </w:t>
      </w:r>
      <w:r w:rsidR="00DD591A">
        <w:t>with a slightly more graphitic character</w:t>
      </w:r>
      <w:r w:rsidRPr="00467570">
        <w:t xml:space="preserve"> </w:t>
      </w:r>
      <w:r w:rsidR="003B47F7" w:rsidRPr="00467570">
        <w:t>derived from</w:t>
      </w:r>
      <w:r w:rsidR="00A64A6F" w:rsidRPr="00467570">
        <w:t xml:space="preserve"> </w:t>
      </w:r>
      <w:r w:rsidRPr="00467570">
        <w:t>organic polymer precursors that can be easily patterned</w:t>
      </w:r>
      <w:r w:rsidR="009B44D4" w:rsidRPr="00467570">
        <w:t xml:space="preserve"> into functional geometries</w:t>
      </w:r>
      <w:r w:rsidRPr="00467570">
        <w:t>.</w:t>
      </w:r>
    </w:p>
    <w:p w14:paraId="009A175A" w14:textId="77777777" w:rsidR="005B5DA6" w:rsidRPr="00467570" w:rsidRDefault="005B5DA6" w:rsidP="005B5DA6">
      <w:pPr>
        <w:pStyle w:val="Els-acknowledgement"/>
        <w:spacing w:before="240" w:line="240" w:lineRule="exact"/>
      </w:pPr>
      <w:r w:rsidRPr="00467570">
        <w:t>Acknowledgements</w:t>
      </w:r>
    </w:p>
    <w:p w14:paraId="327E7598" w14:textId="52DF4AD1" w:rsidR="005B5DA6" w:rsidRPr="00467570" w:rsidRDefault="005E1455" w:rsidP="00741B37">
      <w:pPr>
        <w:pStyle w:val="Els-body-text"/>
        <w:spacing w:after="240"/>
      </w:pPr>
      <w:r>
        <w:t>Authors would like to</w:t>
      </w:r>
      <w:r w:rsidRPr="00467570">
        <w:t xml:space="preserve"> thank the </w:t>
      </w:r>
      <w:r>
        <w:t xml:space="preserve">financial </w:t>
      </w:r>
      <w:r w:rsidRPr="00467570">
        <w:t xml:space="preserve">support from Tecnologico de Monterrey </w:t>
      </w:r>
      <w:r>
        <w:t>as part of the</w:t>
      </w:r>
      <w:r w:rsidRPr="00467570">
        <w:t xml:space="preserve"> China-Tec </w:t>
      </w:r>
      <w:r>
        <w:t xml:space="preserve">Research Initiative </w:t>
      </w:r>
      <w:r w:rsidRPr="00467570">
        <w:t>for the development of</w:t>
      </w:r>
      <w:r>
        <w:t xml:space="preserve"> </w:t>
      </w:r>
      <w:r w:rsidRPr="00467570">
        <w:t>photosensitive materials.</w:t>
      </w:r>
      <w:r>
        <w:t xml:space="preserve"> </w:t>
      </w:r>
      <w:r w:rsidR="00FF718F">
        <w:t xml:space="preserve">O.K.T. thanks financial support from CONACYT </w:t>
      </w:r>
      <w:r w:rsidR="00765896">
        <w:t xml:space="preserve">(grant no. </w:t>
      </w:r>
      <w:r w:rsidR="00765896" w:rsidRPr="00765896">
        <w:t>2019-000002-01NACF</w:t>
      </w:r>
      <w:r w:rsidR="00765896">
        <w:t xml:space="preserve">). </w:t>
      </w:r>
      <w:r w:rsidR="005B5DA6" w:rsidRPr="00467570">
        <w:t>We thank Prof. Dr. Marcelo Videa</w:t>
      </w:r>
      <w:r w:rsidR="004322F0">
        <w:t xml:space="preserve"> </w:t>
      </w:r>
      <w:r w:rsidR="004322F0" w:rsidRPr="00467570">
        <w:t>and Dr. Sunny Holmberg</w:t>
      </w:r>
      <w:r w:rsidR="005B5DA6" w:rsidRPr="00467570">
        <w:t xml:space="preserve"> for</w:t>
      </w:r>
      <w:r w:rsidR="007A2C4E">
        <w:t xml:space="preserve"> access</w:t>
      </w:r>
      <w:r w:rsidR="005B5DA6" w:rsidRPr="00467570">
        <w:t xml:space="preserve"> </w:t>
      </w:r>
      <w:r w:rsidR="007A2C4E">
        <w:t xml:space="preserve">to </w:t>
      </w:r>
      <w:r w:rsidR="005B5DA6" w:rsidRPr="00467570">
        <w:t xml:space="preserve">the XRD </w:t>
      </w:r>
      <w:r w:rsidR="004322F0">
        <w:t>and the</w:t>
      </w:r>
      <w:r w:rsidR="005B5DA6" w:rsidRPr="00467570">
        <w:t xml:space="preserve"> Raman spectro</w:t>
      </w:r>
      <w:r w:rsidR="004322F0">
        <w:t>photometer</w:t>
      </w:r>
      <w:r w:rsidR="007A2C4E">
        <w:t>s</w:t>
      </w:r>
      <w:r w:rsidR="004322F0">
        <w:t>, respectively</w:t>
      </w:r>
      <w:r w:rsidR="005B5DA6" w:rsidRPr="00467570">
        <w:t xml:space="preserve">. </w:t>
      </w:r>
      <w:r w:rsidR="00EB6ACD">
        <w:t xml:space="preserve">A special acknowledgment to the Centro del Agua at Tecnologico de Monterrey for access to the Raman </w:t>
      </w:r>
      <w:r w:rsidR="00634B59">
        <w:t>facility</w:t>
      </w:r>
      <w:r w:rsidR="00EB6ACD">
        <w:t xml:space="preserve">. </w:t>
      </w:r>
      <w:r w:rsidR="005B5DA6" w:rsidRPr="00467570">
        <w:t xml:space="preserve">We thank Dr. Arnoldo Sanchez for guidance with the four-point-probe method. </w:t>
      </w:r>
      <w:r w:rsidR="005320DD">
        <w:t xml:space="preserve">We also thank financial support from </w:t>
      </w:r>
      <w:r w:rsidR="005320DD" w:rsidRPr="005320DD">
        <w:t>the Nanosensors and Devices Research Group at Tecnologico de Monterrey (0020209I06</w:t>
      </w:r>
      <w:r w:rsidR="005320DD">
        <w:t xml:space="preserve">). </w:t>
      </w:r>
      <w:r w:rsidR="00925EBF">
        <w:t>A.A.S thanks the Department for Sustainable Technologies and Civil Engineering</w:t>
      </w:r>
      <w:r w:rsidR="008C4EC7">
        <w:t xml:space="preserve"> for additional support</w:t>
      </w:r>
      <w:r w:rsidR="00925EBF">
        <w:t xml:space="preserve">. </w:t>
      </w:r>
    </w:p>
    <w:p w14:paraId="0A8C396A" w14:textId="77777777" w:rsidR="005B5DA6" w:rsidRPr="00467570" w:rsidRDefault="005B5DA6" w:rsidP="005B5DA6">
      <w:pPr>
        <w:pStyle w:val="Heading1"/>
        <w:pBdr>
          <w:right w:val="single" w:sz="4" w:space="1" w:color="auto"/>
        </w:pBdr>
        <w:spacing w:after="200" w:line="240" w:lineRule="exact"/>
        <w:rPr>
          <w:lang w:val="en-US"/>
        </w:rPr>
      </w:pPr>
      <w:r w:rsidRPr="00467570">
        <w:rPr>
          <w:lang w:val="en-US"/>
        </w:rPr>
        <w:t>Nomenclature</w:t>
      </w:r>
    </w:p>
    <w:p w14:paraId="40835540"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BPNE</w:t>
      </w:r>
      <w:r w:rsidRPr="00467570">
        <w:rPr>
          <w:lang w:val="en-US"/>
        </w:rPr>
        <w:tab/>
        <w:t>Bis-phenol A Novolac Epoxy</w:t>
      </w:r>
    </w:p>
    <w:p w14:paraId="096A4581"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PDMS</w:t>
      </w:r>
      <w:r w:rsidRPr="00467570">
        <w:rPr>
          <w:lang w:val="en-US"/>
        </w:rPr>
        <w:tab/>
        <w:t>Poly-dimethylsiloxane</w:t>
      </w:r>
    </w:p>
    <w:p w14:paraId="4CF923C1"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PAN</w:t>
      </w:r>
      <w:r w:rsidRPr="00467570">
        <w:rPr>
          <w:lang w:val="en-US"/>
        </w:rPr>
        <w:tab/>
        <w:t>Poly-acrylonitrile</w:t>
      </w:r>
    </w:p>
    <w:p w14:paraId="0CDD7E4E" w14:textId="49B275E9" w:rsidR="005B5DA6" w:rsidRPr="00467570" w:rsidRDefault="00F26558"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MEMS</w:t>
      </w:r>
      <w:r w:rsidRPr="00467570">
        <w:rPr>
          <w:lang w:val="en-US"/>
        </w:rPr>
        <w:tab/>
        <w:t>Micro</w:t>
      </w:r>
      <w:r w:rsidR="005B5DA6" w:rsidRPr="00467570">
        <w:rPr>
          <w:lang w:val="en-US"/>
        </w:rPr>
        <w:t>electromechanical systems</w:t>
      </w:r>
    </w:p>
    <w:p w14:paraId="28432BFD"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XRD</w:t>
      </w:r>
      <w:r w:rsidRPr="00467570">
        <w:rPr>
          <w:lang w:val="en-US"/>
        </w:rPr>
        <w:tab/>
        <w:t>X-ray diffraction</w:t>
      </w:r>
    </w:p>
    <w:p w14:paraId="33FB3E7C"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UV</w:t>
      </w:r>
      <w:r w:rsidRPr="00467570">
        <w:rPr>
          <w:lang w:val="en-US"/>
        </w:rPr>
        <w:tab/>
        <w:t>Ultraviolet</w:t>
      </w:r>
    </w:p>
    <w:p w14:paraId="2F80AC7E" w14:textId="340DFEEE" w:rsidR="00AA6B0F" w:rsidRPr="00467570" w:rsidRDefault="00AA6B0F" w:rsidP="007E02CD">
      <w:pPr>
        <w:pStyle w:val="Els-acknowledgement"/>
        <w:spacing w:before="240" w:line="240" w:lineRule="exact"/>
      </w:pPr>
      <w:r w:rsidRPr="00467570">
        <w:t>References</w:t>
      </w:r>
    </w:p>
    <w:p w14:paraId="61125CD9" w14:textId="384CBE83" w:rsidR="00536A31" w:rsidRPr="00536A31" w:rsidRDefault="002B101A" w:rsidP="00536A31">
      <w:pPr>
        <w:autoSpaceDE w:val="0"/>
        <w:autoSpaceDN w:val="0"/>
        <w:adjustRightInd w:val="0"/>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36A31" w:rsidRPr="00536A31">
        <w:rPr>
          <w:noProof/>
          <w:szCs w:val="24"/>
        </w:rPr>
        <w:t>[1]</w:t>
      </w:r>
      <w:r w:rsidR="00536A31" w:rsidRPr="00536A31">
        <w:rPr>
          <w:noProof/>
          <w:szCs w:val="24"/>
        </w:rPr>
        <w:tab/>
        <w:t>R.L. McCreery, Advanced Carbon Electrode Materials for Molecular Electrochemistry, Chem. Rev. 108 (2008) 2646–2687.</w:t>
      </w:r>
    </w:p>
    <w:p w14:paraId="1880EC18" w14:textId="3D1A237E" w:rsidR="00536A31" w:rsidRPr="00536A31" w:rsidRDefault="00536A31" w:rsidP="00536A31">
      <w:pPr>
        <w:autoSpaceDE w:val="0"/>
        <w:autoSpaceDN w:val="0"/>
        <w:adjustRightInd w:val="0"/>
        <w:ind w:left="640" w:hanging="640"/>
        <w:rPr>
          <w:noProof/>
          <w:szCs w:val="24"/>
        </w:rPr>
      </w:pPr>
      <w:r w:rsidRPr="00536A31">
        <w:rPr>
          <w:noProof/>
          <w:szCs w:val="24"/>
        </w:rPr>
        <w:t>[2]</w:t>
      </w:r>
      <w:r w:rsidRPr="00536A31">
        <w:rPr>
          <w:noProof/>
          <w:szCs w:val="24"/>
        </w:rPr>
        <w:tab/>
        <w:t>A.K. Geim, Random Walk to Graphene (Nobel Lecture), Angew. Chemie Int. Ed. 50 (2011) 6966–6985.</w:t>
      </w:r>
    </w:p>
    <w:p w14:paraId="24EE007B" w14:textId="0C3A34B0" w:rsidR="00536A31" w:rsidRPr="00536A31" w:rsidRDefault="00536A31" w:rsidP="00536A31">
      <w:pPr>
        <w:autoSpaceDE w:val="0"/>
        <w:autoSpaceDN w:val="0"/>
        <w:adjustRightInd w:val="0"/>
        <w:ind w:left="640" w:hanging="640"/>
        <w:rPr>
          <w:noProof/>
          <w:szCs w:val="24"/>
        </w:rPr>
      </w:pPr>
      <w:r w:rsidRPr="00536A31">
        <w:rPr>
          <w:noProof/>
          <w:szCs w:val="24"/>
        </w:rPr>
        <w:t>[3]</w:t>
      </w:r>
      <w:r w:rsidRPr="00536A31">
        <w:rPr>
          <w:noProof/>
          <w:szCs w:val="24"/>
        </w:rPr>
        <w:tab/>
        <w:t>M.J. Allen, V.C. Tung, R.B. Kaner, Honeycomb Carbon: A Review of Graphene, Chem. Rev. 110 (2010) 132–145.</w:t>
      </w:r>
    </w:p>
    <w:p w14:paraId="59952528" w14:textId="31667A76" w:rsidR="00536A31" w:rsidRPr="00536A31" w:rsidRDefault="00536A31" w:rsidP="00536A31">
      <w:pPr>
        <w:autoSpaceDE w:val="0"/>
        <w:autoSpaceDN w:val="0"/>
        <w:adjustRightInd w:val="0"/>
        <w:ind w:left="640" w:hanging="640"/>
        <w:rPr>
          <w:noProof/>
          <w:szCs w:val="24"/>
        </w:rPr>
      </w:pPr>
      <w:r w:rsidRPr="00536A31">
        <w:rPr>
          <w:noProof/>
          <w:szCs w:val="24"/>
        </w:rPr>
        <w:t>[4]</w:t>
      </w:r>
      <w:r w:rsidRPr="00536A31">
        <w:rPr>
          <w:noProof/>
          <w:szCs w:val="24"/>
        </w:rPr>
        <w:tab/>
        <w:t>Y. Zhu, S. Murali, W. Cai, X. Li, J.W. Suk, J.R. Potts, R.S. Ruoff, Graphene and Graphene Oxide: Synthesis, Properties, and Applications, Adv. Mater. 22 (2010) 3906–3924.</w:t>
      </w:r>
    </w:p>
    <w:p w14:paraId="49BF4B65" w14:textId="72ACBDCE" w:rsidR="00536A31" w:rsidRPr="004205A9" w:rsidRDefault="00536A31" w:rsidP="00536A31">
      <w:pPr>
        <w:autoSpaceDE w:val="0"/>
        <w:autoSpaceDN w:val="0"/>
        <w:adjustRightInd w:val="0"/>
        <w:ind w:left="640" w:hanging="640"/>
        <w:rPr>
          <w:noProof/>
          <w:szCs w:val="24"/>
        </w:rPr>
      </w:pPr>
      <w:r w:rsidRPr="00536A31">
        <w:rPr>
          <w:noProof/>
          <w:szCs w:val="24"/>
        </w:rPr>
        <w:t>[5]</w:t>
      </w:r>
      <w:r w:rsidRPr="00536A31">
        <w:rPr>
          <w:noProof/>
          <w:szCs w:val="24"/>
        </w:rPr>
        <w:tab/>
        <w:t>M.. Katsnelson, A.. Geim, Electron scattering on microscopic corrugations in graphene, Philos. Trans. R. Soc. A Math. Phys. Eng. Sci. 366 (2008) 195–204.</w:t>
      </w:r>
    </w:p>
    <w:p w14:paraId="4ABC2FB1" w14:textId="10B1FFD9" w:rsidR="00536A31" w:rsidRPr="004205A9" w:rsidRDefault="00536A31" w:rsidP="00536A31">
      <w:pPr>
        <w:autoSpaceDE w:val="0"/>
        <w:autoSpaceDN w:val="0"/>
        <w:adjustRightInd w:val="0"/>
        <w:ind w:left="640" w:hanging="640"/>
        <w:rPr>
          <w:noProof/>
          <w:szCs w:val="24"/>
        </w:rPr>
      </w:pPr>
      <w:r w:rsidRPr="004205A9">
        <w:rPr>
          <w:noProof/>
          <w:szCs w:val="24"/>
        </w:rPr>
        <w:t>[6]</w:t>
      </w:r>
      <w:r w:rsidRPr="004205A9">
        <w:rPr>
          <w:noProof/>
          <w:szCs w:val="24"/>
        </w:rPr>
        <w:tab/>
        <w:t>D. Li, R.B. Kaner, MATERIALS SCIENCE: Graphene-Based Materials, Science. 320 (2008) 1170–1171.</w:t>
      </w:r>
    </w:p>
    <w:p w14:paraId="307E7683" w14:textId="79F6738B" w:rsidR="00536A31" w:rsidRPr="004205A9" w:rsidRDefault="00536A31" w:rsidP="00536A31">
      <w:pPr>
        <w:autoSpaceDE w:val="0"/>
        <w:autoSpaceDN w:val="0"/>
        <w:adjustRightInd w:val="0"/>
        <w:ind w:left="640" w:hanging="640"/>
        <w:rPr>
          <w:noProof/>
          <w:szCs w:val="24"/>
        </w:rPr>
      </w:pPr>
      <w:r w:rsidRPr="004205A9">
        <w:rPr>
          <w:noProof/>
          <w:szCs w:val="24"/>
        </w:rPr>
        <w:t>[7]</w:t>
      </w:r>
      <w:r w:rsidRPr="004205A9">
        <w:rPr>
          <w:noProof/>
          <w:szCs w:val="24"/>
        </w:rPr>
        <w:tab/>
        <w:t>A.K. Geim, K.S. Novoselov, The rise of graphene, Nat. Mater. 6 (2007) 183–191.</w:t>
      </w:r>
    </w:p>
    <w:p w14:paraId="7E9557ED" w14:textId="7FA70475" w:rsidR="00536A31" w:rsidRPr="004205A9" w:rsidRDefault="00536A31" w:rsidP="00536A31">
      <w:pPr>
        <w:autoSpaceDE w:val="0"/>
        <w:autoSpaceDN w:val="0"/>
        <w:adjustRightInd w:val="0"/>
        <w:ind w:left="640" w:hanging="640"/>
        <w:rPr>
          <w:noProof/>
          <w:szCs w:val="24"/>
        </w:rPr>
      </w:pPr>
      <w:r w:rsidRPr="004205A9">
        <w:rPr>
          <w:noProof/>
          <w:szCs w:val="24"/>
        </w:rPr>
        <w:t>[8]</w:t>
      </w:r>
      <w:r w:rsidRPr="004205A9">
        <w:rPr>
          <w:noProof/>
          <w:szCs w:val="24"/>
        </w:rPr>
        <w:tab/>
        <w:t>A.K. Geim, Graphene: Status and Prospects, Science. 324 (2009) 1530–1534.</w:t>
      </w:r>
    </w:p>
    <w:p w14:paraId="425B2538" w14:textId="7F0D19F3" w:rsidR="00536A31" w:rsidRPr="004205A9" w:rsidRDefault="00536A31" w:rsidP="00536A31">
      <w:pPr>
        <w:autoSpaceDE w:val="0"/>
        <w:autoSpaceDN w:val="0"/>
        <w:adjustRightInd w:val="0"/>
        <w:ind w:left="640" w:hanging="640"/>
        <w:rPr>
          <w:noProof/>
          <w:szCs w:val="24"/>
        </w:rPr>
      </w:pPr>
      <w:r w:rsidRPr="004205A9">
        <w:rPr>
          <w:noProof/>
          <w:szCs w:val="24"/>
        </w:rPr>
        <w:t>[9]</w:t>
      </w:r>
      <w:r w:rsidRPr="004205A9">
        <w:rPr>
          <w:noProof/>
          <w:szCs w:val="24"/>
        </w:rPr>
        <w:tab/>
        <w:t>H.C. Schniepp, J.-L. Li, M.J. McAllister, H. Sai, M. Herrera-Alonso, D.H. Adamson, R.K. Prud’homme, R. Car, D.A. Saville, I.A. Aksay, Functionalized Single Graphene Sheets Derived from Splitting Graphite Oxide, J. Phys. Chem. B. 110 (2006) 8535–8539.</w:t>
      </w:r>
    </w:p>
    <w:p w14:paraId="3DAFB494" w14:textId="646A1091" w:rsidR="00536A31" w:rsidRPr="004205A9" w:rsidRDefault="00536A31" w:rsidP="00536A31">
      <w:pPr>
        <w:autoSpaceDE w:val="0"/>
        <w:autoSpaceDN w:val="0"/>
        <w:adjustRightInd w:val="0"/>
        <w:ind w:left="640" w:hanging="640"/>
        <w:rPr>
          <w:noProof/>
          <w:szCs w:val="24"/>
        </w:rPr>
      </w:pPr>
      <w:r w:rsidRPr="004205A9">
        <w:rPr>
          <w:noProof/>
          <w:szCs w:val="24"/>
        </w:rPr>
        <w:t>[10]</w:t>
      </w:r>
      <w:r w:rsidRPr="004205A9">
        <w:rPr>
          <w:noProof/>
          <w:szCs w:val="24"/>
        </w:rPr>
        <w:tab/>
        <w:t>H.C. Schniepp, K.N. Kudin, J.-L. Li, R.K. Prud’homme, R. Car, D.A. Saville, I.A. Aksay, Bending Properties of Single Functionalized Graphene Sheets Probed by Atomic Force Microscopy, ACS Nano. 2 (2008) 2577–2584.</w:t>
      </w:r>
    </w:p>
    <w:p w14:paraId="18AF6670" w14:textId="4A82E654" w:rsidR="00536A31" w:rsidRPr="00536A31" w:rsidRDefault="00536A31" w:rsidP="00536A31">
      <w:pPr>
        <w:autoSpaceDE w:val="0"/>
        <w:autoSpaceDN w:val="0"/>
        <w:adjustRightInd w:val="0"/>
        <w:ind w:left="640" w:hanging="640"/>
        <w:rPr>
          <w:noProof/>
          <w:szCs w:val="24"/>
        </w:rPr>
      </w:pPr>
      <w:r w:rsidRPr="004205A9">
        <w:rPr>
          <w:noProof/>
          <w:szCs w:val="24"/>
        </w:rPr>
        <w:t>[11]</w:t>
      </w:r>
      <w:r w:rsidRPr="004205A9">
        <w:rPr>
          <w:noProof/>
          <w:szCs w:val="24"/>
        </w:rPr>
        <w:tab/>
        <w:t>M.F. El-Kady, V. Strong, S. Dubin, R.B. Kaner, Laser Scribing of High-Performance and Flexible Graphene-Based Electrochemical Capacitors, Science. 335 (2012) 1326–1330.</w:t>
      </w:r>
    </w:p>
    <w:p w14:paraId="1BF993E8" w14:textId="79CBCC5F" w:rsidR="00536A31" w:rsidRPr="00536A31" w:rsidRDefault="00536A31" w:rsidP="00536A31">
      <w:pPr>
        <w:autoSpaceDE w:val="0"/>
        <w:autoSpaceDN w:val="0"/>
        <w:adjustRightInd w:val="0"/>
        <w:ind w:left="640" w:hanging="640"/>
        <w:rPr>
          <w:noProof/>
          <w:szCs w:val="24"/>
        </w:rPr>
      </w:pPr>
      <w:r w:rsidRPr="00536A31">
        <w:rPr>
          <w:noProof/>
          <w:szCs w:val="24"/>
        </w:rPr>
        <w:t>[12]</w:t>
      </w:r>
      <w:r w:rsidRPr="00536A31">
        <w:rPr>
          <w:noProof/>
          <w:szCs w:val="24"/>
        </w:rPr>
        <w:tab/>
        <w:t>B. Cardenas-Benitez, C. Eschenbaum, D. Mager, J.G. Korvink, M.J. Madou, U. Lemmer, I. De Leon, S.O. Martinez-Chapa, Pyrolysis-induced shrinking of three-dimensional structures fabricated by two-photon polymerization: experiment and theoretical model, Microsystems Nanoeng. 5 (2019) 38.</w:t>
      </w:r>
    </w:p>
    <w:p w14:paraId="50ABEE1E" w14:textId="49F311E2" w:rsidR="00536A31" w:rsidRPr="00536A31" w:rsidRDefault="00536A31" w:rsidP="00536A31">
      <w:pPr>
        <w:autoSpaceDE w:val="0"/>
        <w:autoSpaceDN w:val="0"/>
        <w:adjustRightInd w:val="0"/>
        <w:ind w:left="640" w:hanging="640"/>
        <w:rPr>
          <w:noProof/>
          <w:szCs w:val="24"/>
        </w:rPr>
      </w:pPr>
      <w:r w:rsidRPr="00536A31">
        <w:rPr>
          <w:noProof/>
          <w:szCs w:val="24"/>
        </w:rPr>
        <w:t>[13]</w:t>
      </w:r>
      <w:r w:rsidRPr="00536A31">
        <w:rPr>
          <w:noProof/>
          <w:szCs w:val="24"/>
        </w:rPr>
        <w:tab/>
        <w:t xml:space="preserve">B.Y. Park, L. Taherabadi, C. Wang, J. Zoval, M.J. Madou, Electrical Properties and Shrinkage of Carbonized Photoresist Films and the Implications for Carbon Microelectromechanical Systems Devices in </w:t>
      </w:r>
      <w:r w:rsidRPr="00536A31">
        <w:rPr>
          <w:noProof/>
          <w:szCs w:val="24"/>
        </w:rPr>
        <w:lastRenderedPageBreak/>
        <w:t>Conductive Media, J. Electrochem. Soc. 152 (2005) J136.</w:t>
      </w:r>
    </w:p>
    <w:p w14:paraId="6EDACFA2" w14:textId="1F4545DE" w:rsidR="00536A31" w:rsidRPr="00536A31" w:rsidRDefault="00536A31" w:rsidP="00536A31">
      <w:pPr>
        <w:autoSpaceDE w:val="0"/>
        <w:autoSpaceDN w:val="0"/>
        <w:adjustRightInd w:val="0"/>
        <w:ind w:left="640" w:hanging="640"/>
        <w:rPr>
          <w:noProof/>
          <w:szCs w:val="24"/>
        </w:rPr>
      </w:pPr>
      <w:r w:rsidRPr="00536A31">
        <w:rPr>
          <w:noProof/>
          <w:szCs w:val="24"/>
        </w:rPr>
        <w:t>[14]</w:t>
      </w:r>
      <w:r w:rsidRPr="00536A31">
        <w:rPr>
          <w:noProof/>
          <w:szCs w:val="24"/>
        </w:rPr>
        <w:tab/>
        <w:t>G. Canton, T. Do, L. Kulinsky, M. Madou, Improved conductivity of suspended carbon fibers through integration of C-MEMS and Electro-Mechanical Spinning technologies, Carbon N. Y. 71 (2014) 338–342.</w:t>
      </w:r>
    </w:p>
    <w:p w14:paraId="5B5C78C7" w14:textId="113C2738" w:rsidR="00536A31" w:rsidRPr="00536A31" w:rsidRDefault="00536A31" w:rsidP="00536A31">
      <w:pPr>
        <w:autoSpaceDE w:val="0"/>
        <w:autoSpaceDN w:val="0"/>
        <w:adjustRightInd w:val="0"/>
        <w:ind w:left="640" w:hanging="640"/>
        <w:rPr>
          <w:noProof/>
          <w:szCs w:val="24"/>
        </w:rPr>
      </w:pPr>
      <w:r w:rsidRPr="00536A31">
        <w:rPr>
          <w:noProof/>
          <w:szCs w:val="24"/>
        </w:rPr>
        <w:t>[15]</w:t>
      </w:r>
      <w:r w:rsidRPr="00536A31">
        <w:rPr>
          <w:noProof/>
          <w:szCs w:val="24"/>
        </w:rPr>
        <w:tab/>
        <w:t>N. Liu, K. Kim, H.Y. Jeong, P.C. Hsu, Y. Cui, Z. Bao, Effect of Chemical Structure on Polymer-Templated Growth of Graphitic Nanoribbons, ACS Nano. 9 (2015) 9043–9049.</w:t>
      </w:r>
    </w:p>
    <w:p w14:paraId="05925F1C" w14:textId="1BA75696" w:rsidR="00536A31" w:rsidRPr="00536A31" w:rsidRDefault="00536A31" w:rsidP="00536A31">
      <w:pPr>
        <w:autoSpaceDE w:val="0"/>
        <w:autoSpaceDN w:val="0"/>
        <w:adjustRightInd w:val="0"/>
        <w:ind w:left="640" w:hanging="640"/>
        <w:rPr>
          <w:noProof/>
          <w:szCs w:val="24"/>
        </w:rPr>
      </w:pPr>
      <w:r w:rsidRPr="00536A31">
        <w:rPr>
          <w:noProof/>
          <w:szCs w:val="24"/>
        </w:rPr>
        <w:t>[16]</w:t>
      </w:r>
      <w:r w:rsidRPr="00536A31">
        <w:rPr>
          <w:noProof/>
          <w:szCs w:val="24"/>
        </w:rPr>
        <w:tab/>
        <w:t>A. Allaoui, S.V. Hoa, M.D. Pugh, The electronic transport properties and microstructure of carbon nanofiber/epoxy composites, Compos. Sci. Technol. 68 (2008) 410–416.</w:t>
      </w:r>
    </w:p>
    <w:p w14:paraId="5B576F77" w14:textId="7DB17D7F" w:rsidR="00536A31" w:rsidRPr="00536A31" w:rsidRDefault="00536A31" w:rsidP="00536A31">
      <w:pPr>
        <w:autoSpaceDE w:val="0"/>
        <w:autoSpaceDN w:val="0"/>
        <w:adjustRightInd w:val="0"/>
        <w:ind w:left="640" w:hanging="640"/>
        <w:rPr>
          <w:noProof/>
          <w:szCs w:val="24"/>
        </w:rPr>
      </w:pPr>
      <w:r w:rsidRPr="00536A31">
        <w:rPr>
          <w:noProof/>
          <w:szCs w:val="24"/>
        </w:rPr>
        <w:t>[17]</w:t>
      </w:r>
      <w:r w:rsidRPr="00536A31">
        <w:rPr>
          <w:noProof/>
          <w:szCs w:val="24"/>
        </w:rPr>
        <w:tab/>
        <w:t>M. Ghazinejad, S. Holmberg, O. Pilloni, L. Oropeza-Ramos, M. Madou, Graphitizing Non-graphitizable Carbons by Stress-induced Routes, Sci. Rep. 7 (2017) 16551.</w:t>
      </w:r>
    </w:p>
    <w:p w14:paraId="445C0E35" w14:textId="353D3502" w:rsidR="00536A31" w:rsidRPr="00536A31" w:rsidRDefault="00536A31" w:rsidP="00536A31">
      <w:pPr>
        <w:autoSpaceDE w:val="0"/>
        <w:autoSpaceDN w:val="0"/>
        <w:adjustRightInd w:val="0"/>
        <w:ind w:left="640" w:hanging="640"/>
        <w:rPr>
          <w:noProof/>
          <w:szCs w:val="24"/>
        </w:rPr>
      </w:pPr>
      <w:r w:rsidRPr="00536A31">
        <w:rPr>
          <w:noProof/>
          <w:szCs w:val="24"/>
        </w:rPr>
        <w:t>[18]</w:t>
      </w:r>
      <w:r w:rsidRPr="00536A31">
        <w:rPr>
          <w:noProof/>
          <w:szCs w:val="24"/>
        </w:rPr>
        <w:tab/>
        <w:t>T. Maitra, S. Sharma, A. Srivastava, Y.K. Cho, M. Madou, A. Sharma, Improved graphitization and electrical conductivity of suspended carbon nanofibers derived from carbon nanotube/polyacrylonitrile composites by directed electrospinning, Carbon N. Y. 50 (2012) 1753–1761.</w:t>
      </w:r>
    </w:p>
    <w:p w14:paraId="1A99E943" w14:textId="6AA31882" w:rsidR="00536A31" w:rsidRPr="00536A31" w:rsidRDefault="00536A31" w:rsidP="00536A31">
      <w:pPr>
        <w:autoSpaceDE w:val="0"/>
        <w:autoSpaceDN w:val="0"/>
        <w:adjustRightInd w:val="0"/>
        <w:ind w:left="640" w:hanging="640"/>
        <w:rPr>
          <w:noProof/>
          <w:szCs w:val="24"/>
        </w:rPr>
      </w:pPr>
      <w:r w:rsidRPr="00536A31">
        <w:rPr>
          <w:noProof/>
          <w:szCs w:val="24"/>
        </w:rPr>
        <w:t>[19]</w:t>
      </w:r>
      <w:r w:rsidRPr="00536A31">
        <w:rPr>
          <w:noProof/>
          <w:szCs w:val="24"/>
        </w:rPr>
        <w:tab/>
        <w:t>D. Mattia, M.P. Rossi, B.M. Kim, G. Korneva, H.H. Bau, Y. Gogotsi, Effect of Graphitization on the Wettability and Electrical Conductivity of CVD-Carbon Nanotubes and Films, J. Phys. Chem. B. 110 (2006) 9850–9855.</w:t>
      </w:r>
    </w:p>
    <w:p w14:paraId="1D96794C" w14:textId="52AFB79B" w:rsidR="00536A31" w:rsidRPr="00536A31" w:rsidRDefault="00536A31" w:rsidP="00536A31">
      <w:pPr>
        <w:autoSpaceDE w:val="0"/>
        <w:autoSpaceDN w:val="0"/>
        <w:adjustRightInd w:val="0"/>
        <w:ind w:left="640" w:hanging="640"/>
        <w:rPr>
          <w:noProof/>
          <w:szCs w:val="24"/>
        </w:rPr>
      </w:pPr>
      <w:r w:rsidRPr="00536A31">
        <w:rPr>
          <w:noProof/>
          <w:szCs w:val="24"/>
        </w:rPr>
        <w:t>[20]</w:t>
      </w:r>
      <w:r w:rsidRPr="00536A31">
        <w:rPr>
          <w:noProof/>
          <w:szCs w:val="24"/>
        </w:rPr>
        <w:tab/>
        <w:t>S. Holmberg, M. Ghazinejad, E. Cho, D. George, B. Pollack, A. Perebikovsky, R. Ragan, M. Madou, Stress-activated pyrolytic carbon nanofibers for electrochemical platforms, Electrochim. Acta. 290 (2018) 639–648.</w:t>
      </w:r>
    </w:p>
    <w:p w14:paraId="30B816CD" w14:textId="03DAF817" w:rsidR="00536A31" w:rsidRPr="00536A31" w:rsidRDefault="00536A31" w:rsidP="00536A31">
      <w:pPr>
        <w:autoSpaceDE w:val="0"/>
        <w:autoSpaceDN w:val="0"/>
        <w:adjustRightInd w:val="0"/>
        <w:ind w:left="640" w:hanging="640"/>
        <w:rPr>
          <w:noProof/>
          <w:szCs w:val="24"/>
        </w:rPr>
      </w:pPr>
      <w:r w:rsidRPr="00536A31">
        <w:rPr>
          <w:noProof/>
          <w:szCs w:val="24"/>
        </w:rPr>
        <w:t>[21]</w:t>
      </w:r>
      <w:r w:rsidRPr="00536A31">
        <w:rPr>
          <w:noProof/>
          <w:szCs w:val="24"/>
        </w:rPr>
        <w:tab/>
        <w:t>M. Yoonessi, J.R. Gaier, M. Sahimi, T.L. Daulton, R.B. Kaner, M.A. Meador, Fabrication of Graphene–Polyimide Nanocomposites with Superior Electrical Conductivity, ACS Appl. Mater. Interfaces. 9 (2017) 43230–43238.</w:t>
      </w:r>
    </w:p>
    <w:p w14:paraId="214F872C" w14:textId="0C1456FF" w:rsidR="00536A31" w:rsidRPr="00536A31" w:rsidRDefault="00536A31" w:rsidP="00536A31">
      <w:pPr>
        <w:autoSpaceDE w:val="0"/>
        <w:autoSpaceDN w:val="0"/>
        <w:adjustRightInd w:val="0"/>
        <w:ind w:left="640" w:hanging="640"/>
        <w:rPr>
          <w:noProof/>
          <w:szCs w:val="24"/>
        </w:rPr>
      </w:pPr>
      <w:r w:rsidRPr="00536A31">
        <w:rPr>
          <w:noProof/>
          <w:szCs w:val="24"/>
        </w:rPr>
        <w:t>[22]</w:t>
      </w:r>
      <w:r w:rsidRPr="00536A31">
        <w:rPr>
          <w:noProof/>
          <w:szCs w:val="24"/>
        </w:rPr>
        <w:tab/>
        <w:t>B. Xue, Y. Zou, Y. Yang, A photochemical approach for preparing graphene and fabrication of SU-8/graphene composite conductive micropatterns, Mater. Des. 132 (2017) 505–511.</w:t>
      </w:r>
    </w:p>
    <w:p w14:paraId="03016E84" w14:textId="351AE531" w:rsidR="00536A31" w:rsidRPr="00536A31" w:rsidRDefault="00536A31" w:rsidP="00536A31">
      <w:pPr>
        <w:autoSpaceDE w:val="0"/>
        <w:autoSpaceDN w:val="0"/>
        <w:adjustRightInd w:val="0"/>
        <w:ind w:left="640" w:hanging="640"/>
        <w:rPr>
          <w:noProof/>
          <w:szCs w:val="24"/>
        </w:rPr>
      </w:pPr>
      <w:r w:rsidRPr="00536A31">
        <w:rPr>
          <w:noProof/>
          <w:szCs w:val="24"/>
        </w:rPr>
        <w:t>[23]</w:t>
      </w:r>
      <w:r w:rsidRPr="00536A31">
        <w:rPr>
          <w:noProof/>
          <w:szCs w:val="24"/>
        </w:rPr>
        <w:tab/>
        <w:t>B. Pramanick, M. Vazquez-Pinon, A. Torres-Castro, S.O. Martinez-Chapaa, M. Madou, Effect of pyrolysis process parameters on electrical, physical, chemical and electro-chemical properties of SU-8-derived carbon structures fabricated using the C-MEMS process, Mater. Today Proc. 5 (2018) 9669–9682.</w:t>
      </w:r>
    </w:p>
    <w:p w14:paraId="68F97506" w14:textId="591391A8" w:rsidR="00536A31" w:rsidRPr="00536A31" w:rsidRDefault="00536A31" w:rsidP="00536A31">
      <w:pPr>
        <w:autoSpaceDE w:val="0"/>
        <w:autoSpaceDN w:val="0"/>
        <w:adjustRightInd w:val="0"/>
        <w:ind w:left="640" w:hanging="640"/>
        <w:rPr>
          <w:noProof/>
          <w:szCs w:val="24"/>
        </w:rPr>
      </w:pPr>
      <w:r w:rsidRPr="00536A31">
        <w:rPr>
          <w:noProof/>
          <w:szCs w:val="24"/>
        </w:rPr>
        <w:t>[24]</w:t>
      </w:r>
      <w:r w:rsidRPr="00536A31">
        <w:rPr>
          <w:noProof/>
          <w:szCs w:val="24"/>
        </w:rPr>
        <w:tab/>
        <w:t>J.-Y. Lee, J.-M. Jung, D.-Y. Kim, Y.S. Lee, C.-H. Jung, K. Shin, J.-H. Choi, Preparation of Conductive Carbon Films from Poly(vinyl alcohol) by Chemical Pre-Treatment and Pyrolysis, J. Nanosci. Nanotechnol. 17 (2017) 5481–5484.</w:t>
      </w:r>
    </w:p>
    <w:p w14:paraId="450B546D" w14:textId="3237768D" w:rsidR="00536A31" w:rsidRPr="00536A31" w:rsidRDefault="00536A31" w:rsidP="00536A31">
      <w:pPr>
        <w:autoSpaceDE w:val="0"/>
        <w:autoSpaceDN w:val="0"/>
        <w:adjustRightInd w:val="0"/>
        <w:ind w:left="640" w:hanging="640"/>
        <w:rPr>
          <w:noProof/>
          <w:szCs w:val="24"/>
        </w:rPr>
      </w:pPr>
      <w:r w:rsidRPr="00536A31">
        <w:rPr>
          <w:noProof/>
          <w:szCs w:val="24"/>
        </w:rPr>
        <w:t>[25]</w:t>
      </w:r>
      <w:r w:rsidRPr="00536A31">
        <w:rPr>
          <w:noProof/>
          <w:szCs w:val="24"/>
        </w:rPr>
        <w:tab/>
        <w:t>Y.M. Hassan, C. Caviglia, S. Hemanth, D.M.A. Mackenzie, T.S. Alstrøm, D.H. Petersen, S.S. Keller, High temperature SU-8 pyrolysis for fabrication of carbon electrodes, J. Anal. Appl. Pyrolysis. 125 (2017) 91–99.</w:t>
      </w:r>
    </w:p>
    <w:p w14:paraId="5EB2C3FF" w14:textId="68704DB8" w:rsidR="00536A31" w:rsidRPr="00536A31" w:rsidRDefault="00536A31" w:rsidP="00536A31">
      <w:pPr>
        <w:autoSpaceDE w:val="0"/>
        <w:autoSpaceDN w:val="0"/>
        <w:adjustRightInd w:val="0"/>
        <w:ind w:left="640" w:hanging="640"/>
        <w:rPr>
          <w:noProof/>
          <w:szCs w:val="24"/>
        </w:rPr>
      </w:pPr>
      <w:r w:rsidRPr="00536A31">
        <w:rPr>
          <w:noProof/>
          <w:szCs w:val="24"/>
        </w:rPr>
        <w:t>[26]</w:t>
      </w:r>
      <w:r w:rsidRPr="00536A31">
        <w:rPr>
          <w:noProof/>
          <w:szCs w:val="24"/>
        </w:rPr>
        <w:tab/>
        <w:t>S. Mamidi, M. Kakunuri, C.S. Sharma, Fabrication of SU-8 Derived Three-Dimensional Carbon Microelectrodes as High Capacity Anodes for Lithium-Ion Batteries, ECS Trans. 85 (2018) 21–27.</w:t>
      </w:r>
    </w:p>
    <w:p w14:paraId="0B15E4C8" w14:textId="585074CD" w:rsidR="00536A31" w:rsidRPr="00536A31" w:rsidRDefault="00536A31" w:rsidP="00536A31">
      <w:pPr>
        <w:autoSpaceDE w:val="0"/>
        <w:autoSpaceDN w:val="0"/>
        <w:adjustRightInd w:val="0"/>
        <w:ind w:left="640" w:hanging="640"/>
        <w:rPr>
          <w:noProof/>
          <w:szCs w:val="24"/>
        </w:rPr>
      </w:pPr>
      <w:r w:rsidRPr="00536A31">
        <w:rPr>
          <w:noProof/>
          <w:szCs w:val="24"/>
        </w:rPr>
        <w:t>[27]</w:t>
      </w:r>
      <w:r w:rsidRPr="00536A31">
        <w:rPr>
          <w:noProof/>
          <w:szCs w:val="24"/>
        </w:rPr>
        <w:tab/>
        <w:t>S. Sharma, Glassy Carbon: A Promising Material for Micro- and Nanomanufacturing, Materials (Basel). 11 (2018) 1857.</w:t>
      </w:r>
    </w:p>
    <w:p w14:paraId="61F689A5" w14:textId="3BB27DDD" w:rsidR="00536A31" w:rsidRDefault="00536A31" w:rsidP="00536A31">
      <w:pPr>
        <w:autoSpaceDE w:val="0"/>
        <w:autoSpaceDN w:val="0"/>
        <w:adjustRightInd w:val="0"/>
        <w:ind w:left="640" w:hanging="640"/>
        <w:rPr>
          <w:noProof/>
          <w:szCs w:val="24"/>
        </w:rPr>
      </w:pPr>
      <w:r w:rsidRPr="00536A31">
        <w:rPr>
          <w:noProof/>
          <w:szCs w:val="24"/>
        </w:rPr>
        <w:t>[28]</w:t>
      </w:r>
      <w:r w:rsidRPr="00536A31">
        <w:rPr>
          <w:noProof/>
          <w:szCs w:val="24"/>
        </w:rPr>
        <w:tab/>
        <w:t>A. Salazar, S. Hosseini, M. Sanchez-Domínguez, M.J. Madou, A. Montesinos-Castellanos, S.O. Martinez-Chapa, Sub-10 nm nanogap fabrication on suspended glassy carbon nanofibers, Microsystems Nanoeng. 6 (2020) 9.</w:t>
      </w:r>
    </w:p>
    <w:p w14:paraId="35335C7D" w14:textId="4A5809EC" w:rsidR="00A2575F" w:rsidRPr="00AB0FC7" w:rsidRDefault="00061385" w:rsidP="00AB0FC7">
      <w:pPr>
        <w:autoSpaceDE w:val="0"/>
        <w:autoSpaceDN w:val="0"/>
        <w:adjustRightInd w:val="0"/>
        <w:ind w:left="640" w:hanging="640"/>
        <w:rPr>
          <w:bCs/>
          <w:noProof/>
          <w:lang w:val="en-US"/>
        </w:rPr>
      </w:pPr>
      <w:r w:rsidRPr="00061385">
        <w:rPr>
          <w:noProof/>
        </w:rPr>
        <w:t>[29]</w:t>
      </w:r>
      <w:r w:rsidRPr="00061385">
        <w:rPr>
          <w:noProof/>
        </w:rPr>
        <w:tab/>
        <w:t xml:space="preserve">R. Martinez-Duarte, </w:t>
      </w:r>
      <w:r w:rsidRPr="00061385">
        <w:rPr>
          <w:bCs/>
          <w:noProof/>
          <w:lang w:val="en-US"/>
        </w:rPr>
        <w:t>SU-8 Photolithography as a Toolbox for Carbon MEMS, Micromachines</w:t>
      </w:r>
      <w:r>
        <w:rPr>
          <w:bCs/>
          <w:noProof/>
          <w:lang w:val="en-US"/>
        </w:rPr>
        <w:t xml:space="preserve">. 5 (2014) </w:t>
      </w:r>
      <w:r w:rsidRPr="00061385">
        <w:rPr>
          <w:bCs/>
          <w:noProof/>
          <w:lang w:val="en-US"/>
        </w:rPr>
        <w:t>766-782</w:t>
      </w:r>
      <w:r>
        <w:rPr>
          <w:bCs/>
          <w:noProof/>
          <w:lang w:val="en-US"/>
        </w:rPr>
        <w:t>.</w:t>
      </w:r>
    </w:p>
    <w:p w14:paraId="20C3318D" w14:textId="04FF1FD3" w:rsidR="00632CFF" w:rsidRPr="00467570" w:rsidRDefault="002B101A" w:rsidP="000D4043">
      <w:pPr>
        <w:rPr>
          <w:lang w:val="en-US"/>
        </w:rPr>
      </w:pPr>
      <w:r>
        <w:rPr>
          <w:lang w:val="en-US"/>
        </w:rPr>
        <w:fldChar w:fldCharType="end"/>
      </w:r>
    </w:p>
    <w:sectPr w:rsidR="00632CFF" w:rsidRPr="00467570" w:rsidSect="00AA6B0F">
      <w:headerReference w:type="first" r:id="rId16"/>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02EAD" w14:textId="77777777" w:rsidR="00B70A24" w:rsidRDefault="00B70A24" w:rsidP="00AA6B0F">
      <w:r>
        <w:separator/>
      </w:r>
    </w:p>
  </w:endnote>
  <w:endnote w:type="continuationSeparator" w:id="0">
    <w:p w14:paraId="29B4047C" w14:textId="77777777" w:rsidR="00B70A24" w:rsidRDefault="00B70A24"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Cambria"/>
    <w:panose1 w:val="00000000000000000000"/>
    <w:charset w:val="00"/>
    <w:family w:val="roman"/>
    <w:notTrueType/>
    <w:pitch w:val="variable"/>
    <w:sig w:usb0="60000287" w:usb1="00000001" w:usb2="00000000" w:usb3="00000000" w:csb0="0000019F" w:csb1="00000000"/>
  </w:font>
  <w:font w:name="jmhv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A1EC9" w14:textId="77777777" w:rsidR="00B70A24" w:rsidRDefault="00B70A24" w:rsidP="00AA6B0F">
      <w:r>
        <w:separator/>
      </w:r>
    </w:p>
  </w:footnote>
  <w:footnote w:type="continuationSeparator" w:id="0">
    <w:p w14:paraId="08E64B63" w14:textId="77777777" w:rsidR="00B70A24" w:rsidRDefault="00B70A24" w:rsidP="00AA6B0F">
      <w:r>
        <w:continuationSeparator/>
      </w:r>
    </w:p>
  </w:footnote>
  <w:footnote w:id="1">
    <w:p w14:paraId="2F80AC96" w14:textId="63D21AF3" w:rsidR="0069091A" w:rsidRDefault="0069091A" w:rsidP="00AA6B0F">
      <w:pPr>
        <w:pStyle w:val="Els-footnote"/>
        <w:ind w:firstLine="240"/>
      </w:pPr>
      <w:r>
        <w:t xml:space="preserve">* Corresponding author. Tel.: </w:t>
      </w:r>
      <w:r w:rsidRPr="004C134E">
        <w:t xml:space="preserve">+52 1 </w:t>
      </w:r>
      <w:r>
        <w:t>81 11706549.</w:t>
      </w:r>
    </w:p>
    <w:p w14:paraId="2F80AC97" w14:textId="250977E9" w:rsidR="0069091A" w:rsidRDefault="0069091A" w:rsidP="00AA6B0F">
      <w:pPr>
        <w:pStyle w:val="Els-footnote"/>
        <w:ind w:firstLine="240"/>
      </w:pPr>
      <w:r>
        <w:rPr>
          <w:i/>
          <w:iCs/>
        </w:rPr>
        <w:t>E-mail address:</w:t>
      </w:r>
      <w:r>
        <w:t xml:space="preserve"> alan.aguirre</w:t>
      </w:r>
      <w:r w:rsidRPr="0014072C">
        <w:t>@tec.m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0AC88" w14:textId="77777777" w:rsidR="0069091A" w:rsidRDefault="0069091A"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69091A" w14:paraId="2F80AC90" w14:textId="77777777" w:rsidTr="00AB35B9">
      <w:trPr>
        <w:trHeight w:val="1868"/>
      </w:trPr>
      <w:tc>
        <w:tcPr>
          <w:tcW w:w="1265" w:type="dxa"/>
        </w:tcPr>
        <w:p w14:paraId="2F80AC89" w14:textId="77777777" w:rsidR="0069091A" w:rsidRDefault="0069091A" w:rsidP="00AA6B0F">
          <w:pPr>
            <w:pStyle w:val="Header"/>
            <w:rPr>
              <w:sz w:val="10"/>
            </w:rPr>
          </w:pPr>
          <w:r>
            <w:rPr>
              <w:noProof/>
              <w:lang w:eastAsia="zh-CN"/>
            </w:rPr>
            <w:drawing>
              <wp:inline distT="0" distB="0" distL="0" distR="0" wp14:anchorId="2F80AC92" wp14:editId="2F80AC93">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2F80AC8A" w14:textId="77777777" w:rsidR="0069091A" w:rsidRDefault="0069091A"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2F80AC8B" w14:textId="77777777" w:rsidR="0069091A" w:rsidRDefault="0069091A"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2F80AC8C" w14:textId="77777777" w:rsidR="0069091A" w:rsidRPr="002B679C" w:rsidRDefault="0069091A" w:rsidP="00AA6B0F">
          <w:pPr>
            <w:pStyle w:val="Header"/>
            <w:spacing w:before="200" w:line="200" w:lineRule="exact"/>
            <w:jc w:val="center"/>
            <w:rPr>
              <w:i/>
              <w:iCs/>
              <w:szCs w:val="16"/>
            </w:rPr>
          </w:pPr>
        </w:p>
      </w:tc>
      <w:tc>
        <w:tcPr>
          <w:tcW w:w="2560" w:type="dxa"/>
        </w:tcPr>
        <w:p w14:paraId="2F80AC8D" w14:textId="77777777" w:rsidR="0069091A" w:rsidRDefault="0069091A" w:rsidP="00AA6B0F">
          <w:pPr>
            <w:pStyle w:val="Header"/>
            <w:tabs>
              <w:tab w:val="left" w:pos="132"/>
              <w:tab w:val="left" w:pos="1932"/>
              <w:tab w:val="left" w:pos="2142"/>
            </w:tabs>
            <w:ind w:left="-122" w:firstLine="122"/>
            <w:jc w:val="right"/>
            <w:rPr>
              <w:i/>
              <w:iCs/>
            </w:rPr>
          </w:pPr>
        </w:p>
        <w:p w14:paraId="2F80AC8E" w14:textId="77777777" w:rsidR="0069091A" w:rsidRDefault="0069091A" w:rsidP="00AA6B0F">
          <w:pPr>
            <w:pStyle w:val="Header"/>
            <w:tabs>
              <w:tab w:val="left" w:pos="132"/>
              <w:tab w:val="left" w:pos="1932"/>
              <w:tab w:val="left" w:pos="2142"/>
            </w:tabs>
            <w:ind w:left="-122" w:firstLine="122"/>
            <w:jc w:val="right"/>
            <w:rPr>
              <w:i/>
              <w:iCs/>
            </w:rPr>
          </w:pPr>
          <w:r>
            <w:rPr>
              <w:i/>
              <w:iCs/>
              <w:noProof/>
              <w:lang w:eastAsia="zh-CN"/>
            </w:rPr>
            <w:drawing>
              <wp:inline distT="0" distB="0" distL="0" distR="0" wp14:anchorId="2F80AC94" wp14:editId="2F80AC95">
                <wp:extent cx="1411200" cy="4104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2F80AC8F" w14:textId="77777777" w:rsidR="0069091A" w:rsidRDefault="0069091A" w:rsidP="00AA6B0F">
          <w:pPr>
            <w:pStyle w:val="Header"/>
            <w:tabs>
              <w:tab w:val="left" w:pos="1932"/>
              <w:tab w:val="left" w:pos="2148"/>
            </w:tabs>
            <w:spacing w:before="160"/>
            <w:ind w:left="-125" w:firstLine="6"/>
            <w:jc w:val="right"/>
            <w:rPr>
              <w:i/>
              <w:iCs/>
            </w:rPr>
          </w:pPr>
        </w:p>
      </w:tc>
    </w:tr>
  </w:tbl>
  <w:p w14:paraId="2F80AC91" w14:textId="77777777" w:rsidR="0069091A" w:rsidRDefault="006909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ulio Cárdenas Benítez">
    <w15:presenceInfo w15:providerId="AD" w15:userId="S::braulio@tec.mx::d9e6e831-9da6-4fa4-8bca-5679d58199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0F"/>
    <w:rsid w:val="000015D0"/>
    <w:rsid w:val="000036CE"/>
    <w:rsid w:val="0000424E"/>
    <w:rsid w:val="0000483C"/>
    <w:rsid w:val="0000637B"/>
    <w:rsid w:val="00011C25"/>
    <w:rsid w:val="00013179"/>
    <w:rsid w:val="00013427"/>
    <w:rsid w:val="00013CBC"/>
    <w:rsid w:val="00014471"/>
    <w:rsid w:val="000149C5"/>
    <w:rsid w:val="00015080"/>
    <w:rsid w:val="0002656D"/>
    <w:rsid w:val="00030F6E"/>
    <w:rsid w:val="00031516"/>
    <w:rsid w:val="000315FF"/>
    <w:rsid w:val="00035361"/>
    <w:rsid w:val="0003730D"/>
    <w:rsid w:val="00040D65"/>
    <w:rsid w:val="00041A07"/>
    <w:rsid w:val="00043024"/>
    <w:rsid w:val="00046725"/>
    <w:rsid w:val="00054670"/>
    <w:rsid w:val="000549CC"/>
    <w:rsid w:val="00054B84"/>
    <w:rsid w:val="00055414"/>
    <w:rsid w:val="00055DCC"/>
    <w:rsid w:val="0005613C"/>
    <w:rsid w:val="00056B97"/>
    <w:rsid w:val="000604BB"/>
    <w:rsid w:val="000612D6"/>
    <w:rsid w:val="00061385"/>
    <w:rsid w:val="000616EA"/>
    <w:rsid w:val="00062208"/>
    <w:rsid w:val="0006412A"/>
    <w:rsid w:val="00066CBC"/>
    <w:rsid w:val="00066EDC"/>
    <w:rsid w:val="0007041F"/>
    <w:rsid w:val="000771C4"/>
    <w:rsid w:val="0008013C"/>
    <w:rsid w:val="00080419"/>
    <w:rsid w:val="00082A82"/>
    <w:rsid w:val="00084975"/>
    <w:rsid w:val="00084EC4"/>
    <w:rsid w:val="000861F0"/>
    <w:rsid w:val="00093B93"/>
    <w:rsid w:val="000946FF"/>
    <w:rsid w:val="00095DB4"/>
    <w:rsid w:val="000A02FB"/>
    <w:rsid w:val="000A03DA"/>
    <w:rsid w:val="000A385E"/>
    <w:rsid w:val="000A3A98"/>
    <w:rsid w:val="000B0792"/>
    <w:rsid w:val="000B2766"/>
    <w:rsid w:val="000B4C83"/>
    <w:rsid w:val="000B4E79"/>
    <w:rsid w:val="000B5A3A"/>
    <w:rsid w:val="000C10E5"/>
    <w:rsid w:val="000C3A4B"/>
    <w:rsid w:val="000C3B3B"/>
    <w:rsid w:val="000C439D"/>
    <w:rsid w:val="000C4BE6"/>
    <w:rsid w:val="000C529B"/>
    <w:rsid w:val="000C5620"/>
    <w:rsid w:val="000C5E47"/>
    <w:rsid w:val="000C5E9A"/>
    <w:rsid w:val="000C672F"/>
    <w:rsid w:val="000C6900"/>
    <w:rsid w:val="000D0F04"/>
    <w:rsid w:val="000D1309"/>
    <w:rsid w:val="000D149F"/>
    <w:rsid w:val="000D1602"/>
    <w:rsid w:val="000D1DFB"/>
    <w:rsid w:val="000D4043"/>
    <w:rsid w:val="000E1426"/>
    <w:rsid w:val="000E1738"/>
    <w:rsid w:val="000E2275"/>
    <w:rsid w:val="000E2A2C"/>
    <w:rsid w:val="000E3225"/>
    <w:rsid w:val="000E384C"/>
    <w:rsid w:val="000E3E22"/>
    <w:rsid w:val="000E4C49"/>
    <w:rsid w:val="000F10E0"/>
    <w:rsid w:val="000F37CA"/>
    <w:rsid w:val="000F55BA"/>
    <w:rsid w:val="000F60A7"/>
    <w:rsid w:val="000F6111"/>
    <w:rsid w:val="000F6A35"/>
    <w:rsid w:val="000F7A0B"/>
    <w:rsid w:val="000F7DCC"/>
    <w:rsid w:val="00100AF4"/>
    <w:rsid w:val="00101155"/>
    <w:rsid w:val="001024C3"/>
    <w:rsid w:val="001040D0"/>
    <w:rsid w:val="0010609B"/>
    <w:rsid w:val="00106CDC"/>
    <w:rsid w:val="00106FA8"/>
    <w:rsid w:val="001075D3"/>
    <w:rsid w:val="00107F31"/>
    <w:rsid w:val="00110253"/>
    <w:rsid w:val="00111143"/>
    <w:rsid w:val="001128AB"/>
    <w:rsid w:val="001129C3"/>
    <w:rsid w:val="00112E2F"/>
    <w:rsid w:val="00113046"/>
    <w:rsid w:val="001140D5"/>
    <w:rsid w:val="00117F28"/>
    <w:rsid w:val="00121700"/>
    <w:rsid w:val="00121A6E"/>
    <w:rsid w:val="00121C7A"/>
    <w:rsid w:val="0012312D"/>
    <w:rsid w:val="00126814"/>
    <w:rsid w:val="00127870"/>
    <w:rsid w:val="00127E06"/>
    <w:rsid w:val="00132EC6"/>
    <w:rsid w:val="00134099"/>
    <w:rsid w:val="001340F6"/>
    <w:rsid w:val="0014010C"/>
    <w:rsid w:val="0014072C"/>
    <w:rsid w:val="001421BE"/>
    <w:rsid w:val="0014713C"/>
    <w:rsid w:val="00147CD9"/>
    <w:rsid w:val="001510B8"/>
    <w:rsid w:val="00151460"/>
    <w:rsid w:val="0015683A"/>
    <w:rsid w:val="001573D2"/>
    <w:rsid w:val="001612DB"/>
    <w:rsid w:val="00162245"/>
    <w:rsid w:val="00163B21"/>
    <w:rsid w:val="00164454"/>
    <w:rsid w:val="00166EA8"/>
    <w:rsid w:val="00166F7B"/>
    <w:rsid w:val="00167282"/>
    <w:rsid w:val="001714F9"/>
    <w:rsid w:val="00171F4C"/>
    <w:rsid w:val="00175053"/>
    <w:rsid w:val="00175B6C"/>
    <w:rsid w:val="00175DAC"/>
    <w:rsid w:val="001812D4"/>
    <w:rsid w:val="001820F8"/>
    <w:rsid w:val="001832D7"/>
    <w:rsid w:val="00184BB4"/>
    <w:rsid w:val="00185054"/>
    <w:rsid w:val="00185258"/>
    <w:rsid w:val="00186CE5"/>
    <w:rsid w:val="001915E8"/>
    <w:rsid w:val="00191C02"/>
    <w:rsid w:val="00195E19"/>
    <w:rsid w:val="001963D9"/>
    <w:rsid w:val="001978F7"/>
    <w:rsid w:val="001A1710"/>
    <w:rsid w:val="001A38ED"/>
    <w:rsid w:val="001A3F3E"/>
    <w:rsid w:val="001A51AE"/>
    <w:rsid w:val="001A7DAB"/>
    <w:rsid w:val="001B15D9"/>
    <w:rsid w:val="001B1E41"/>
    <w:rsid w:val="001B2376"/>
    <w:rsid w:val="001B36CA"/>
    <w:rsid w:val="001B4054"/>
    <w:rsid w:val="001B65B5"/>
    <w:rsid w:val="001B6D3B"/>
    <w:rsid w:val="001C04A5"/>
    <w:rsid w:val="001C1A42"/>
    <w:rsid w:val="001C3285"/>
    <w:rsid w:val="001C71E0"/>
    <w:rsid w:val="001D652B"/>
    <w:rsid w:val="001D7BC5"/>
    <w:rsid w:val="001E5BFD"/>
    <w:rsid w:val="001E79C5"/>
    <w:rsid w:val="001F694D"/>
    <w:rsid w:val="00201BF3"/>
    <w:rsid w:val="002126B9"/>
    <w:rsid w:val="002141C0"/>
    <w:rsid w:val="0021448A"/>
    <w:rsid w:val="0021682C"/>
    <w:rsid w:val="00221D88"/>
    <w:rsid w:val="002223E0"/>
    <w:rsid w:val="00222AEC"/>
    <w:rsid w:val="002250B6"/>
    <w:rsid w:val="00230579"/>
    <w:rsid w:val="00231090"/>
    <w:rsid w:val="00232433"/>
    <w:rsid w:val="00232CCF"/>
    <w:rsid w:val="00233FCE"/>
    <w:rsid w:val="0023534E"/>
    <w:rsid w:val="00242557"/>
    <w:rsid w:val="00243042"/>
    <w:rsid w:val="00244DDA"/>
    <w:rsid w:val="00244F43"/>
    <w:rsid w:val="002458B2"/>
    <w:rsid w:val="002466A0"/>
    <w:rsid w:val="00251422"/>
    <w:rsid w:val="00251CE1"/>
    <w:rsid w:val="00251F74"/>
    <w:rsid w:val="00253383"/>
    <w:rsid w:val="0025392C"/>
    <w:rsid w:val="00256800"/>
    <w:rsid w:val="00256CED"/>
    <w:rsid w:val="00260927"/>
    <w:rsid w:val="002622BD"/>
    <w:rsid w:val="002632BA"/>
    <w:rsid w:val="00264842"/>
    <w:rsid w:val="00264AD5"/>
    <w:rsid w:val="00265465"/>
    <w:rsid w:val="00270244"/>
    <w:rsid w:val="00273C4C"/>
    <w:rsid w:val="00275A99"/>
    <w:rsid w:val="00276E41"/>
    <w:rsid w:val="00280236"/>
    <w:rsid w:val="00285B16"/>
    <w:rsid w:val="00287C2F"/>
    <w:rsid w:val="00287E4C"/>
    <w:rsid w:val="0029029F"/>
    <w:rsid w:val="00292CB6"/>
    <w:rsid w:val="00293AD8"/>
    <w:rsid w:val="00295CD4"/>
    <w:rsid w:val="0029646F"/>
    <w:rsid w:val="00296BEE"/>
    <w:rsid w:val="002A24C9"/>
    <w:rsid w:val="002A4503"/>
    <w:rsid w:val="002A51C5"/>
    <w:rsid w:val="002A5D21"/>
    <w:rsid w:val="002A6F63"/>
    <w:rsid w:val="002A71AF"/>
    <w:rsid w:val="002B101A"/>
    <w:rsid w:val="002B41EA"/>
    <w:rsid w:val="002B438D"/>
    <w:rsid w:val="002B7602"/>
    <w:rsid w:val="002B7749"/>
    <w:rsid w:val="002B7920"/>
    <w:rsid w:val="002C243D"/>
    <w:rsid w:val="002C2E65"/>
    <w:rsid w:val="002C3DC0"/>
    <w:rsid w:val="002C5039"/>
    <w:rsid w:val="002C7A9E"/>
    <w:rsid w:val="002C7EAF"/>
    <w:rsid w:val="002D008B"/>
    <w:rsid w:val="002D095C"/>
    <w:rsid w:val="002D2994"/>
    <w:rsid w:val="002D4139"/>
    <w:rsid w:val="002E075A"/>
    <w:rsid w:val="002E0D3F"/>
    <w:rsid w:val="002E14A7"/>
    <w:rsid w:val="002E1A4F"/>
    <w:rsid w:val="002E458A"/>
    <w:rsid w:val="002E5D2F"/>
    <w:rsid w:val="002F016C"/>
    <w:rsid w:val="002F1C67"/>
    <w:rsid w:val="002F4D94"/>
    <w:rsid w:val="002F6333"/>
    <w:rsid w:val="002F6FCE"/>
    <w:rsid w:val="002F7D43"/>
    <w:rsid w:val="0030070A"/>
    <w:rsid w:val="003031CB"/>
    <w:rsid w:val="00306655"/>
    <w:rsid w:val="00307888"/>
    <w:rsid w:val="00307A48"/>
    <w:rsid w:val="00307E64"/>
    <w:rsid w:val="003110A7"/>
    <w:rsid w:val="003117D5"/>
    <w:rsid w:val="00312247"/>
    <w:rsid w:val="003128F3"/>
    <w:rsid w:val="003129E5"/>
    <w:rsid w:val="00313482"/>
    <w:rsid w:val="0031746D"/>
    <w:rsid w:val="00317B5C"/>
    <w:rsid w:val="0032158B"/>
    <w:rsid w:val="00321C13"/>
    <w:rsid w:val="0032218D"/>
    <w:rsid w:val="00322FFC"/>
    <w:rsid w:val="00324446"/>
    <w:rsid w:val="00324553"/>
    <w:rsid w:val="00325D03"/>
    <w:rsid w:val="003261C3"/>
    <w:rsid w:val="00327459"/>
    <w:rsid w:val="00327788"/>
    <w:rsid w:val="00332577"/>
    <w:rsid w:val="00332666"/>
    <w:rsid w:val="003329EA"/>
    <w:rsid w:val="00332A4F"/>
    <w:rsid w:val="00333B70"/>
    <w:rsid w:val="00334058"/>
    <w:rsid w:val="003353F3"/>
    <w:rsid w:val="003407C9"/>
    <w:rsid w:val="00340875"/>
    <w:rsid w:val="00341939"/>
    <w:rsid w:val="003421C3"/>
    <w:rsid w:val="003437CE"/>
    <w:rsid w:val="00351DE7"/>
    <w:rsid w:val="00351E49"/>
    <w:rsid w:val="003535FA"/>
    <w:rsid w:val="00353658"/>
    <w:rsid w:val="00354883"/>
    <w:rsid w:val="00355933"/>
    <w:rsid w:val="00355B79"/>
    <w:rsid w:val="00356820"/>
    <w:rsid w:val="003604BA"/>
    <w:rsid w:val="003631C0"/>
    <w:rsid w:val="003670E3"/>
    <w:rsid w:val="00370882"/>
    <w:rsid w:val="0037091B"/>
    <w:rsid w:val="00370AA0"/>
    <w:rsid w:val="00370AB3"/>
    <w:rsid w:val="00371E5E"/>
    <w:rsid w:val="003730F4"/>
    <w:rsid w:val="0037413A"/>
    <w:rsid w:val="00381A18"/>
    <w:rsid w:val="00382571"/>
    <w:rsid w:val="00382F14"/>
    <w:rsid w:val="00384509"/>
    <w:rsid w:val="00384C3D"/>
    <w:rsid w:val="003902C6"/>
    <w:rsid w:val="00390596"/>
    <w:rsid w:val="0039115A"/>
    <w:rsid w:val="00395B0D"/>
    <w:rsid w:val="0039627D"/>
    <w:rsid w:val="003971A2"/>
    <w:rsid w:val="003A2AB7"/>
    <w:rsid w:val="003A3C20"/>
    <w:rsid w:val="003A3F4C"/>
    <w:rsid w:val="003A4779"/>
    <w:rsid w:val="003B00F4"/>
    <w:rsid w:val="003B07A5"/>
    <w:rsid w:val="003B1A0D"/>
    <w:rsid w:val="003B1F9C"/>
    <w:rsid w:val="003B47F7"/>
    <w:rsid w:val="003B4FCF"/>
    <w:rsid w:val="003C2E00"/>
    <w:rsid w:val="003C443F"/>
    <w:rsid w:val="003C536A"/>
    <w:rsid w:val="003C792B"/>
    <w:rsid w:val="003D02F0"/>
    <w:rsid w:val="003D158D"/>
    <w:rsid w:val="003D1765"/>
    <w:rsid w:val="003D3421"/>
    <w:rsid w:val="003D58AB"/>
    <w:rsid w:val="003D5F0F"/>
    <w:rsid w:val="003D6B6E"/>
    <w:rsid w:val="003D6D7C"/>
    <w:rsid w:val="003E0A76"/>
    <w:rsid w:val="003E125A"/>
    <w:rsid w:val="003E1CB3"/>
    <w:rsid w:val="003E2420"/>
    <w:rsid w:val="003E26C3"/>
    <w:rsid w:val="003E579A"/>
    <w:rsid w:val="003E5BB5"/>
    <w:rsid w:val="003F1EB5"/>
    <w:rsid w:val="003F465C"/>
    <w:rsid w:val="003F5262"/>
    <w:rsid w:val="003F692A"/>
    <w:rsid w:val="003F6D05"/>
    <w:rsid w:val="003F7747"/>
    <w:rsid w:val="004006EA"/>
    <w:rsid w:val="00401A31"/>
    <w:rsid w:val="00402488"/>
    <w:rsid w:val="00402919"/>
    <w:rsid w:val="004042D2"/>
    <w:rsid w:val="00405205"/>
    <w:rsid w:val="00407CDA"/>
    <w:rsid w:val="00412D4D"/>
    <w:rsid w:val="004130D2"/>
    <w:rsid w:val="004205A9"/>
    <w:rsid w:val="00424184"/>
    <w:rsid w:val="00426E5E"/>
    <w:rsid w:val="004274E1"/>
    <w:rsid w:val="00430614"/>
    <w:rsid w:val="00430781"/>
    <w:rsid w:val="004322F0"/>
    <w:rsid w:val="00432A6F"/>
    <w:rsid w:val="0043449E"/>
    <w:rsid w:val="0043588D"/>
    <w:rsid w:val="0043680A"/>
    <w:rsid w:val="004369AE"/>
    <w:rsid w:val="0044015E"/>
    <w:rsid w:val="00441D61"/>
    <w:rsid w:val="00443BE0"/>
    <w:rsid w:val="00444DF9"/>
    <w:rsid w:val="004452CB"/>
    <w:rsid w:val="00446156"/>
    <w:rsid w:val="00447068"/>
    <w:rsid w:val="00447B5D"/>
    <w:rsid w:val="004500B7"/>
    <w:rsid w:val="00450746"/>
    <w:rsid w:val="004528A7"/>
    <w:rsid w:val="004534C1"/>
    <w:rsid w:val="00455CAA"/>
    <w:rsid w:val="00456A7E"/>
    <w:rsid w:val="004572DA"/>
    <w:rsid w:val="00457DAC"/>
    <w:rsid w:val="00467402"/>
    <w:rsid w:val="00467570"/>
    <w:rsid w:val="00472C43"/>
    <w:rsid w:val="00482470"/>
    <w:rsid w:val="00485B37"/>
    <w:rsid w:val="00485DC8"/>
    <w:rsid w:val="00485DF4"/>
    <w:rsid w:val="004864F6"/>
    <w:rsid w:val="00490A65"/>
    <w:rsid w:val="004911B4"/>
    <w:rsid w:val="004915B4"/>
    <w:rsid w:val="00493428"/>
    <w:rsid w:val="004940A4"/>
    <w:rsid w:val="0049437C"/>
    <w:rsid w:val="00494DEF"/>
    <w:rsid w:val="004963B7"/>
    <w:rsid w:val="00496848"/>
    <w:rsid w:val="00496877"/>
    <w:rsid w:val="004971A5"/>
    <w:rsid w:val="004A291F"/>
    <w:rsid w:val="004A5798"/>
    <w:rsid w:val="004B0772"/>
    <w:rsid w:val="004B344C"/>
    <w:rsid w:val="004B353A"/>
    <w:rsid w:val="004B56F9"/>
    <w:rsid w:val="004C134E"/>
    <w:rsid w:val="004C1F6C"/>
    <w:rsid w:val="004C28E0"/>
    <w:rsid w:val="004C3E36"/>
    <w:rsid w:val="004C54E8"/>
    <w:rsid w:val="004D3838"/>
    <w:rsid w:val="004E116F"/>
    <w:rsid w:val="004E25E4"/>
    <w:rsid w:val="004E2B1F"/>
    <w:rsid w:val="004E4F98"/>
    <w:rsid w:val="004E5688"/>
    <w:rsid w:val="004E771E"/>
    <w:rsid w:val="004F0826"/>
    <w:rsid w:val="004F19FD"/>
    <w:rsid w:val="004F1C76"/>
    <w:rsid w:val="004F2297"/>
    <w:rsid w:val="004F2362"/>
    <w:rsid w:val="004F28A4"/>
    <w:rsid w:val="004F6FB2"/>
    <w:rsid w:val="005068C8"/>
    <w:rsid w:val="00506FCD"/>
    <w:rsid w:val="005079F1"/>
    <w:rsid w:val="00507AE9"/>
    <w:rsid w:val="00513CAF"/>
    <w:rsid w:val="005158D6"/>
    <w:rsid w:val="00521251"/>
    <w:rsid w:val="00525233"/>
    <w:rsid w:val="0052664B"/>
    <w:rsid w:val="005276D6"/>
    <w:rsid w:val="00530F93"/>
    <w:rsid w:val="00531E37"/>
    <w:rsid w:val="005320DD"/>
    <w:rsid w:val="00532947"/>
    <w:rsid w:val="00532EA3"/>
    <w:rsid w:val="00533064"/>
    <w:rsid w:val="00535AC4"/>
    <w:rsid w:val="00536A31"/>
    <w:rsid w:val="005400E0"/>
    <w:rsid w:val="0054078C"/>
    <w:rsid w:val="00543247"/>
    <w:rsid w:val="0054525B"/>
    <w:rsid w:val="00547744"/>
    <w:rsid w:val="00550458"/>
    <w:rsid w:val="0055313F"/>
    <w:rsid w:val="00560131"/>
    <w:rsid w:val="00561092"/>
    <w:rsid w:val="00561303"/>
    <w:rsid w:val="00561B9C"/>
    <w:rsid w:val="0056545A"/>
    <w:rsid w:val="005731BD"/>
    <w:rsid w:val="00573C88"/>
    <w:rsid w:val="00576457"/>
    <w:rsid w:val="00577181"/>
    <w:rsid w:val="005776FB"/>
    <w:rsid w:val="005800A7"/>
    <w:rsid w:val="00582D0C"/>
    <w:rsid w:val="00583A89"/>
    <w:rsid w:val="00583B7B"/>
    <w:rsid w:val="00584F4D"/>
    <w:rsid w:val="005852CB"/>
    <w:rsid w:val="005859DF"/>
    <w:rsid w:val="00586261"/>
    <w:rsid w:val="005872C2"/>
    <w:rsid w:val="0059248D"/>
    <w:rsid w:val="005929A4"/>
    <w:rsid w:val="00592CA1"/>
    <w:rsid w:val="00595F67"/>
    <w:rsid w:val="00596F01"/>
    <w:rsid w:val="005A7A12"/>
    <w:rsid w:val="005B1DD2"/>
    <w:rsid w:val="005B5DA6"/>
    <w:rsid w:val="005C068D"/>
    <w:rsid w:val="005C2E0D"/>
    <w:rsid w:val="005C3936"/>
    <w:rsid w:val="005C585A"/>
    <w:rsid w:val="005C65A6"/>
    <w:rsid w:val="005D0652"/>
    <w:rsid w:val="005D11A4"/>
    <w:rsid w:val="005D3318"/>
    <w:rsid w:val="005D38EE"/>
    <w:rsid w:val="005D4AE4"/>
    <w:rsid w:val="005D4EF9"/>
    <w:rsid w:val="005D727D"/>
    <w:rsid w:val="005D7BF0"/>
    <w:rsid w:val="005E10FF"/>
    <w:rsid w:val="005E1455"/>
    <w:rsid w:val="005E16F8"/>
    <w:rsid w:val="005E20EC"/>
    <w:rsid w:val="005E2629"/>
    <w:rsid w:val="005E6D91"/>
    <w:rsid w:val="005F3537"/>
    <w:rsid w:val="005F7047"/>
    <w:rsid w:val="005F71EE"/>
    <w:rsid w:val="00600BB6"/>
    <w:rsid w:val="006010E7"/>
    <w:rsid w:val="00601E36"/>
    <w:rsid w:val="00601F02"/>
    <w:rsid w:val="00602ED6"/>
    <w:rsid w:val="006038B3"/>
    <w:rsid w:val="006041B0"/>
    <w:rsid w:val="006065C1"/>
    <w:rsid w:val="00611B35"/>
    <w:rsid w:val="00612218"/>
    <w:rsid w:val="00612DAB"/>
    <w:rsid w:val="0061352C"/>
    <w:rsid w:val="00615000"/>
    <w:rsid w:val="006245FF"/>
    <w:rsid w:val="0062462C"/>
    <w:rsid w:val="0063028F"/>
    <w:rsid w:val="006323FC"/>
    <w:rsid w:val="0063292C"/>
    <w:rsid w:val="00632CFF"/>
    <w:rsid w:val="00634B59"/>
    <w:rsid w:val="006402FB"/>
    <w:rsid w:val="00641AC4"/>
    <w:rsid w:val="00643CED"/>
    <w:rsid w:val="0065158C"/>
    <w:rsid w:val="006568A6"/>
    <w:rsid w:val="00656DD5"/>
    <w:rsid w:val="0065721C"/>
    <w:rsid w:val="00660ED0"/>
    <w:rsid w:val="0066181A"/>
    <w:rsid w:val="00662593"/>
    <w:rsid w:val="00662945"/>
    <w:rsid w:val="0066366C"/>
    <w:rsid w:val="00665735"/>
    <w:rsid w:val="00670165"/>
    <w:rsid w:val="00670FFD"/>
    <w:rsid w:val="00673281"/>
    <w:rsid w:val="00673790"/>
    <w:rsid w:val="00682008"/>
    <w:rsid w:val="006832EE"/>
    <w:rsid w:val="00686C14"/>
    <w:rsid w:val="0069091A"/>
    <w:rsid w:val="00690FE8"/>
    <w:rsid w:val="00691CA1"/>
    <w:rsid w:val="006960AC"/>
    <w:rsid w:val="00697C75"/>
    <w:rsid w:val="006A15CD"/>
    <w:rsid w:val="006A21EB"/>
    <w:rsid w:val="006A225D"/>
    <w:rsid w:val="006A672B"/>
    <w:rsid w:val="006A69CE"/>
    <w:rsid w:val="006A7454"/>
    <w:rsid w:val="006B1634"/>
    <w:rsid w:val="006B3B5F"/>
    <w:rsid w:val="006B420F"/>
    <w:rsid w:val="006B445B"/>
    <w:rsid w:val="006B535B"/>
    <w:rsid w:val="006B5DF6"/>
    <w:rsid w:val="006C0E35"/>
    <w:rsid w:val="006C3633"/>
    <w:rsid w:val="006C3DBB"/>
    <w:rsid w:val="006C4C4A"/>
    <w:rsid w:val="006C53FF"/>
    <w:rsid w:val="006C72CC"/>
    <w:rsid w:val="006D057B"/>
    <w:rsid w:val="006D103A"/>
    <w:rsid w:val="006D1789"/>
    <w:rsid w:val="006D4AB2"/>
    <w:rsid w:val="006D52C4"/>
    <w:rsid w:val="006D7E3C"/>
    <w:rsid w:val="006E0C08"/>
    <w:rsid w:val="006E0C18"/>
    <w:rsid w:val="006E2FE5"/>
    <w:rsid w:val="006E3C25"/>
    <w:rsid w:val="006E45FD"/>
    <w:rsid w:val="006E5BFB"/>
    <w:rsid w:val="006E6A0A"/>
    <w:rsid w:val="006E70EC"/>
    <w:rsid w:val="006E7720"/>
    <w:rsid w:val="006F0814"/>
    <w:rsid w:val="006F142B"/>
    <w:rsid w:val="006F36D2"/>
    <w:rsid w:val="006F4155"/>
    <w:rsid w:val="006F52F3"/>
    <w:rsid w:val="006F68EF"/>
    <w:rsid w:val="0070041D"/>
    <w:rsid w:val="00700B78"/>
    <w:rsid w:val="00701B6E"/>
    <w:rsid w:val="00702DAE"/>
    <w:rsid w:val="007060BB"/>
    <w:rsid w:val="007112A3"/>
    <w:rsid w:val="00711BB4"/>
    <w:rsid w:val="00712363"/>
    <w:rsid w:val="007127EA"/>
    <w:rsid w:val="00713051"/>
    <w:rsid w:val="00720012"/>
    <w:rsid w:val="0072274F"/>
    <w:rsid w:val="00722F25"/>
    <w:rsid w:val="007232C5"/>
    <w:rsid w:val="00726474"/>
    <w:rsid w:val="007265E3"/>
    <w:rsid w:val="0073007E"/>
    <w:rsid w:val="0073107B"/>
    <w:rsid w:val="00731EA1"/>
    <w:rsid w:val="007326DB"/>
    <w:rsid w:val="00732CFB"/>
    <w:rsid w:val="0073376D"/>
    <w:rsid w:val="00733801"/>
    <w:rsid w:val="007345E6"/>
    <w:rsid w:val="00734A32"/>
    <w:rsid w:val="00734CE8"/>
    <w:rsid w:val="00736594"/>
    <w:rsid w:val="00740870"/>
    <w:rsid w:val="00741B37"/>
    <w:rsid w:val="007420D5"/>
    <w:rsid w:val="0074234B"/>
    <w:rsid w:val="00743161"/>
    <w:rsid w:val="00743B9C"/>
    <w:rsid w:val="00744E21"/>
    <w:rsid w:val="0074609A"/>
    <w:rsid w:val="00746CFD"/>
    <w:rsid w:val="007513B0"/>
    <w:rsid w:val="00753195"/>
    <w:rsid w:val="00753CBF"/>
    <w:rsid w:val="00753CF3"/>
    <w:rsid w:val="00753EB8"/>
    <w:rsid w:val="00756354"/>
    <w:rsid w:val="00760B86"/>
    <w:rsid w:val="00760C46"/>
    <w:rsid w:val="00763824"/>
    <w:rsid w:val="00764E8F"/>
    <w:rsid w:val="00765896"/>
    <w:rsid w:val="0076756C"/>
    <w:rsid w:val="00770446"/>
    <w:rsid w:val="007708B9"/>
    <w:rsid w:val="007710B3"/>
    <w:rsid w:val="00771890"/>
    <w:rsid w:val="00772118"/>
    <w:rsid w:val="007732F1"/>
    <w:rsid w:val="00773B13"/>
    <w:rsid w:val="00773B1B"/>
    <w:rsid w:val="00774F49"/>
    <w:rsid w:val="00777AB2"/>
    <w:rsid w:val="00777EAF"/>
    <w:rsid w:val="00780835"/>
    <w:rsid w:val="007811C8"/>
    <w:rsid w:val="007816B1"/>
    <w:rsid w:val="00781D12"/>
    <w:rsid w:val="00790B5B"/>
    <w:rsid w:val="00792B38"/>
    <w:rsid w:val="00796B21"/>
    <w:rsid w:val="007A2C4E"/>
    <w:rsid w:val="007A3D29"/>
    <w:rsid w:val="007A640E"/>
    <w:rsid w:val="007A7FE9"/>
    <w:rsid w:val="007B0E95"/>
    <w:rsid w:val="007B4E2F"/>
    <w:rsid w:val="007B60F8"/>
    <w:rsid w:val="007B6729"/>
    <w:rsid w:val="007C2E94"/>
    <w:rsid w:val="007C32E3"/>
    <w:rsid w:val="007C387B"/>
    <w:rsid w:val="007C43F8"/>
    <w:rsid w:val="007C6E53"/>
    <w:rsid w:val="007D3809"/>
    <w:rsid w:val="007D6FC8"/>
    <w:rsid w:val="007E0185"/>
    <w:rsid w:val="007E02CD"/>
    <w:rsid w:val="007E095A"/>
    <w:rsid w:val="007E10F8"/>
    <w:rsid w:val="007E141B"/>
    <w:rsid w:val="007E18C9"/>
    <w:rsid w:val="007E191E"/>
    <w:rsid w:val="007E29D5"/>
    <w:rsid w:val="007E4C19"/>
    <w:rsid w:val="007E5981"/>
    <w:rsid w:val="007E692B"/>
    <w:rsid w:val="007E7BDE"/>
    <w:rsid w:val="007F08A6"/>
    <w:rsid w:val="007F186B"/>
    <w:rsid w:val="007F2828"/>
    <w:rsid w:val="007F404D"/>
    <w:rsid w:val="007F5C8E"/>
    <w:rsid w:val="008013E2"/>
    <w:rsid w:val="00802CD4"/>
    <w:rsid w:val="00803DEA"/>
    <w:rsid w:val="00803E6C"/>
    <w:rsid w:val="00806263"/>
    <w:rsid w:val="00807C51"/>
    <w:rsid w:val="00813692"/>
    <w:rsid w:val="0081373B"/>
    <w:rsid w:val="00814770"/>
    <w:rsid w:val="00817683"/>
    <w:rsid w:val="00817724"/>
    <w:rsid w:val="00817EC5"/>
    <w:rsid w:val="008232BC"/>
    <w:rsid w:val="00827980"/>
    <w:rsid w:val="00830B8D"/>
    <w:rsid w:val="00830D5C"/>
    <w:rsid w:val="0083201A"/>
    <w:rsid w:val="008327C4"/>
    <w:rsid w:val="008334B4"/>
    <w:rsid w:val="00833C68"/>
    <w:rsid w:val="00835275"/>
    <w:rsid w:val="0084040F"/>
    <w:rsid w:val="00845A7C"/>
    <w:rsid w:val="00846D42"/>
    <w:rsid w:val="00850C61"/>
    <w:rsid w:val="00852680"/>
    <w:rsid w:val="00852FA1"/>
    <w:rsid w:val="00853522"/>
    <w:rsid w:val="008538F1"/>
    <w:rsid w:val="00853AAE"/>
    <w:rsid w:val="00856CBC"/>
    <w:rsid w:val="008614CB"/>
    <w:rsid w:val="00863843"/>
    <w:rsid w:val="00864658"/>
    <w:rsid w:val="00870B0B"/>
    <w:rsid w:val="00870BC3"/>
    <w:rsid w:val="008718BB"/>
    <w:rsid w:val="00874E0E"/>
    <w:rsid w:val="008754E3"/>
    <w:rsid w:val="00876ED4"/>
    <w:rsid w:val="0088601B"/>
    <w:rsid w:val="00886406"/>
    <w:rsid w:val="00892E1A"/>
    <w:rsid w:val="008937B8"/>
    <w:rsid w:val="00896659"/>
    <w:rsid w:val="008A03E8"/>
    <w:rsid w:val="008A1F0B"/>
    <w:rsid w:val="008A2ABD"/>
    <w:rsid w:val="008A43FA"/>
    <w:rsid w:val="008A5CCF"/>
    <w:rsid w:val="008B0405"/>
    <w:rsid w:val="008B112B"/>
    <w:rsid w:val="008B305A"/>
    <w:rsid w:val="008B3CDE"/>
    <w:rsid w:val="008B513B"/>
    <w:rsid w:val="008B53DA"/>
    <w:rsid w:val="008B64C7"/>
    <w:rsid w:val="008C07C9"/>
    <w:rsid w:val="008C2943"/>
    <w:rsid w:val="008C4511"/>
    <w:rsid w:val="008C4EC7"/>
    <w:rsid w:val="008C5AD2"/>
    <w:rsid w:val="008C6F17"/>
    <w:rsid w:val="008C7F63"/>
    <w:rsid w:val="008D0727"/>
    <w:rsid w:val="008D111B"/>
    <w:rsid w:val="008D1F62"/>
    <w:rsid w:val="008D4709"/>
    <w:rsid w:val="008D4D5D"/>
    <w:rsid w:val="008D4F99"/>
    <w:rsid w:val="008E0668"/>
    <w:rsid w:val="008E1341"/>
    <w:rsid w:val="008E3A09"/>
    <w:rsid w:val="008E4D31"/>
    <w:rsid w:val="008E628C"/>
    <w:rsid w:val="008E64F2"/>
    <w:rsid w:val="008E70A7"/>
    <w:rsid w:val="008F0045"/>
    <w:rsid w:val="008F0716"/>
    <w:rsid w:val="008F08A4"/>
    <w:rsid w:val="008F0CC9"/>
    <w:rsid w:val="008F3743"/>
    <w:rsid w:val="008F3F39"/>
    <w:rsid w:val="008F755E"/>
    <w:rsid w:val="008F75FD"/>
    <w:rsid w:val="0090468A"/>
    <w:rsid w:val="00904C7F"/>
    <w:rsid w:val="00912FF4"/>
    <w:rsid w:val="00913489"/>
    <w:rsid w:val="00913BE8"/>
    <w:rsid w:val="00915198"/>
    <w:rsid w:val="00915560"/>
    <w:rsid w:val="00915D5C"/>
    <w:rsid w:val="00917A3E"/>
    <w:rsid w:val="0092203C"/>
    <w:rsid w:val="00924B5D"/>
    <w:rsid w:val="00925EBF"/>
    <w:rsid w:val="009261CC"/>
    <w:rsid w:val="00930AA3"/>
    <w:rsid w:val="009313EA"/>
    <w:rsid w:val="009321AD"/>
    <w:rsid w:val="00936D97"/>
    <w:rsid w:val="00945569"/>
    <w:rsid w:val="00946804"/>
    <w:rsid w:val="00947173"/>
    <w:rsid w:val="0094785F"/>
    <w:rsid w:val="00950631"/>
    <w:rsid w:val="00952438"/>
    <w:rsid w:val="00952BB8"/>
    <w:rsid w:val="00954783"/>
    <w:rsid w:val="00954F44"/>
    <w:rsid w:val="00955215"/>
    <w:rsid w:val="0095651C"/>
    <w:rsid w:val="009576D4"/>
    <w:rsid w:val="00962A5D"/>
    <w:rsid w:val="00963F43"/>
    <w:rsid w:val="00964436"/>
    <w:rsid w:val="009662BE"/>
    <w:rsid w:val="00966807"/>
    <w:rsid w:val="00971FF8"/>
    <w:rsid w:val="00974CE8"/>
    <w:rsid w:val="00974D8C"/>
    <w:rsid w:val="00982263"/>
    <w:rsid w:val="009825F3"/>
    <w:rsid w:val="00985A83"/>
    <w:rsid w:val="0099142C"/>
    <w:rsid w:val="00991E20"/>
    <w:rsid w:val="00994A91"/>
    <w:rsid w:val="00994FE7"/>
    <w:rsid w:val="009A098B"/>
    <w:rsid w:val="009A0ABC"/>
    <w:rsid w:val="009A3E55"/>
    <w:rsid w:val="009B1DC4"/>
    <w:rsid w:val="009B44D4"/>
    <w:rsid w:val="009B558E"/>
    <w:rsid w:val="009B5E2D"/>
    <w:rsid w:val="009B7627"/>
    <w:rsid w:val="009C00CF"/>
    <w:rsid w:val="009C0397"/>
    <w:rsid w:val="009C0DA0"/>
    <w:rsid w:val="009C3297"/>
    <w:rsid w:val="009C40B4"/>
    <w:rsid w:val="009C4FE5"/>
    <w:rsid w:val="009C75E1"/>
    <w:rsid w:val="009D1402"/>
    <w:rsid w:val="009D4EFF"/>
    <w:rsid w:val="009D5870"/>
    <w:rsid w:val="009D6FA4"/>
    <w:rsid w:val="009E0057"/>
    <w:rsid w:val="009E20E6"/>
    <w:rsid w:val="009E4AB2"/>
    <w:rsid w:val="009E6043"/>
    <w:rsid w:val="009F3F06"/>
    <w:rsid w:val="009F48EB"/>
    <w:rsid w:val="009F6935"/>
    <w:rsid w:val="009F7063"/>
    <w:rsid w:val="00A026B9"/>
    <w:rsid w:val="00A037A8"/>
    <w:rsid w:val="00A04ADC"/>
    <w:rsid w:val="00A06DC2"/>
    <w:rsid w:val="00A11145"/>
    <w:rsid w:val="00A12346"/>
    <w:rsid w:val="00A13E46"/>
    <w:rsid w:val="00A15CD4"/>
    <w:rsid w:val="00A17DA3"/>
    <w:rsid w:val="00A207AC"/>
    <w:rsid w:val="00A2085C"/>
    <w:rsid w:val="00A22286"/>
    <w:rsid w:val="00A25442"/>
    <w:rsid w:val="00A2575F"/>
    <w:rsid w:val="00A2659E"/>
    <w:rsid w:val="00A27B8E"/>
    <w:rsid w:val="00A27BFF"/>
    <w:rsid w:val="00A30A3A"/>
    <w:rsid w:val="00A322C7"/>
    <w:rsid w:val="00A32A6E"/>
    <w:rsid w:val="00A32CA3"/>
    <w:rsid w:val="00A33131"/>
    <w:rsid w:val="00A34632"/>
    <w:rsid w:val="00A357CB"/>
    <w:rsid w:val="00A40302"/>
    <w:rsid w:val="00A4322A"/>
    <w:rsid w:val="00A4343B"/>
    <w:rsid w:val="00A45A71"/>
    <w:rsid w:val="00A50701"/>
    <w:rsid w:val="00A5105D"/>
    <w:rsid w:val="00A53E4A"/>
    <w:rsid w:val="00A55CE4"/>
    <w:rsid w:val="00A5605E"/>
    <w:rsid w:val="00A571A0"/>
    <w:rsid w:val="00A6114A"/>
    <w:rsid w:val="00A612CF"/>
    <w:rsid w:val="00A6310B"/>
    <w:rsid w:val="00A631B2"/>
    <w:rsid w:val="00A64369"/>
    <w:rsid w:val="00A6446B"/>
    <w:rsid w:val="00A64A6F"/>
    <w:rsid w:val="00A66105"/>
    <w:rsid w:val="00A7015C"/>
    <w:rsid w:val="00A7029C"/>
    <w:rsid w:val="00A70F3F"/>
    <w:rsid w:val="00A74E98"/>
    <w:rsid w:val="00A75CF9"/>
    <w:rsid w:val="00A77CB5"/>
    <w:rsid w:val="00A80B27"/>
    <w:rsid w:val="00A8303A"/>
    <w:rsid w:val="00A83635"/>
    <w:rsid w:val="00A83DD9"/>
    <w:rsid w:val="00A84842"/>
    <w:rsid w:val="00A8576C"/>
    <w:rsid w:val="00A872AF"/>
    <w:rsid w:val="00A900E9"/>
    <w:rsid w:val="00A90126"/>
    <w:rsid w:val="00A90632"/>
    <w:rsid w:val="00A90DCA"/>
    <w:rsid w:val="00A920A1"/>
    <w:rsid w:val="00A9299F"/>
    <w:rsid w:val="00A92C5B"/>
    <w:rsid w:val="00A9319C"/>
    <w:rsid w:val="00A95A9B"/>
    <w:rsid w:val="00A963A2"/>
    <w:rsid w:val="00A966B4"/>
    <w:rsid w:val="00A96BF4"/>
    <w:rsid w:val="00A978CE"/>
    <w:rsid w:val="00AA2E01"/>
    <w:rsid w:val="00AA6B0F"/>
    <w:rsid w:val="00AA753B"/>
    <w:rsid w:val="00AA7A17"/>
    <w:rsid w:val="00AB0FC7"/>
    <w:rsid w:val="00AB2588"/>
    <w:rsid w:val="00AB35B9"/>
    <w:rsid w:val="00AB4B43"/>
    <w:rsid w:val="00AC06D6"/>
    <w:rsid w:val="00AC0A75"/>
    <w:rsid w:val="00AC1055"/>
    <w:rsid w:val="00AC2EB4"/>
    <w:rsid w:val="00AC36E5"/>
    <w:rsid w:val="00AC4069"/>
    <w:rsid w:val="00AC4569"/>
    <w:rsid w:val="00AC5ED0"/>
    <w:rsid w:val="00AC665B"/>
    <w:rsid w:val="00AC7454"/>
    <w:rsid w:val="00AC74B2"/>
    <w:rsid w:val="00AC787F"/>
    <w:rsid w:val="00AC7BA5"/>
    <w:rsid w:val="00AD1F30"/>
    <w:rsid w:val="00AD3021"/>
    <w:rsid w:val="00AD556C"/>
    <w:rsid w:val="00AD6D8C"/>
    <w:rsid w:val="00AE12C3"/>
    <w:rsid w:val="00AE2DA8"/>
    <w:rsid w:val="00AE65D6"/>
    <w:rsid w:val="00AF3376"/>
    <w:rsid w:val="00AF4941"/>
    <w:rsid w:val="00AF52BF"/>
    <w:rsid w:val="00AF6EBF"/>
    <w:rsid w:val="00B00B0D"/>
    <w:rsid w:val="00B015A0"/>
    <w:rsid w:val="00B01F29"/>
    <w:rsid w:val="00B02E9D"/>
    <w:rsid w:val="00B03279"/>
    <w:rsid w:val="00B04366"/>
    <w:rsid w:val="00B04E53"/>
    <w:rsid w:val="00B060B3"/>
    <w:rsid w:val="00B0629E"/>
    <w:rsid w:val="00B12B73"/>
    <w:rsid w:val="00B138B1"/>
    <w:rsid w:val="00B13ACC"/>
    <w:rsid w:val="00B166FC"/>
    <w:rsid w:val="00B17D82"/>
    <w:rsid w:val="00B222CA"/>
    <w:rsid w:val="00B269FB"/>
    <w:rsid w:val="00B27663"/>
    <w:rsid w:val="00B27F2E"/>
    <w:rsid w:val="00B308C3"/>
    <w:rsid w:val="00B3325E"/>
    <w:rsid w:val="00B3348F"/>
    <w:rsid w:val="00B37034"/>
    <w:rsid w:val="00B40EA3"/>
    <w:rsid w:val="00B4226D"/>
    <w:rsid w:val="00B4314A"/>
    <w:rsid w:val="00B45638"/>
    <w:rsid w:val="00B45F1A"/>
    <w:rsid w:val="00B46536"/>
    <w:rsid w:val="00B524A5"/>
    <w:rsid w:val="00B53E25"/>
    <w:rsid w:val="00B56C4B"/>
    <w:rsid w:val="00B61445"/>
    <w:rsid w:val="00B623BA"/>
    <w:rsid w:val="00B633FC"/>
    <w:rsid w:val="00B66738"/>
    <w:rsid w:val="00B70A24"/>
    <w:rsid w:val="00B70AA1"/>
    <w:rsid w:val="00B7185E"/>
    <w:rsid w:val="00B7232E"/>
    <w:rsid w:val="00B7453B"/>
    <w:rsid w:val="00B74AE6"/>
    <w:rsid w:val="00B775C1"/>
    <w:rsid w:val="00B77CFE"/>
    <w:rsid w:val="00B81488"/>
    <w:rsid w:val="00B8430A"/>
    <w:rsid w:val="00B9083E"/>
    <w:rsid w:val="00B91219"/>
    <w:rsid w:val="00B9126B"/>
    <w:rsid w:val="00B91A5C"/>
    <w:rsid w:val="00B91C2F"/>
    <w:rsid w:val="00B920B1"/>
    <w:rsid w:val="00B94768"/>
    <w:rsid w:val="00B959BF"/>
    <w:rsid w:val="00BA0EEF"/>
    <w:rsid w:val="00BA11D5"/>
    <w:rsid w:val="00BA2B3F"/>
    <w:rsid w:val="00BA3EF8"/>
    <w:rsid w:val="00BA5698"/>
    <w:rsid w:val="00BA59DB"/>
    <w:rsid w:val="00BB0D1A"/>
    <w:rsid w:val="00BB0D67"/>
    <w:rsid w:val="00BB41DC"/>
    <w:rsid w:val="00BB43D0"/>
    <w:rsid w:val="00BB47C5"/>
    <w:rsid w:val="00BB5522"/>
    <w:rsid w:val="00BC0E4F"/>
    <w:rsid w:val="00BC120C"/>
    <w:rsid w:val="00BC4E72"/>
    <w:rsid w:val="00BC596A"/>
    <w:rsid w:val="00BC680E"/>
    <w:rsid w:val="00BD01C8"/>
    <w:rsid w:val="00BD1B6F"/>
    <w:rsid w:val="00BD7C00"/>
    <w:rsid w:val="00BE17B7"/>
    <w:rsid w:val="00BE1818"/>
    <w:rsid w:val="00BE24BB"/>
    <w:rsid w:val="00BE60A0"/>
    <w:rsid w:val="00BF0BDB"/>
    <w:rsid w:val="00BF1153"/>
    <w:rsid w:val="00BF11CD"/>
    <w:rsid w:val="00BF26DB"/>
    <w:rsid w:val="00BF6C14"/>
    <w:rsid w:val="00BF7D51"/>
    <w:rsid w:val="00C00EFF"/>
    <w:rsid w:val="00C014F0"/>
    <w:rsid w:val="00C03400"/>
    <w:rsid w:val="00C04957"/>
    <w:rsid w:val="00C05A82"/>
    <w:rsid w:val="00C10D6E"/>
    <w:rsid w:val="00C134B7"/>
    <w:rsid w:val="00C1485C"/>
    <w:rsid w:val="00C165BE"/>
    <w:rsid w:val="00C178FE"/>
    <w:rsid w:val="00C17D39"/>
    <w:rsid w:val="00C20966"/>
    <w:rsid w:val="00C2412E"/>
    <w:rsid w:val="00C2650D"/>
    <w:rsid w:val="00C34240"/>
    <w:rsid w:val="00C35753"/>
    <w:rsid w:val="00C35CEB"/>
    <w:rsid w:val="00C35F06"/>
    <w:rsid w:val="00C3641D"/>
    <w:rsid w:val="00C4068F"/>
    <w:rsid w:val="00C4413B"/>
    <w:rsid w:val="00C539DA"/>
    <w:rsid w:val="00C54900"/>
    <w:rsid w:val="00C572DD"/>
    <w:rsid w:val="00C60DE2"/>
    <w:rsid w:val="00C621DC"/>
    <w:rsid w:val="00C64F57"/>
    <w:rsid w:val="00C650E3"/>
    <w:rsid w:val="00C6541E"/>
    <w:rsid w:val="00C6579C"/>
    <w:rsid w:val="00C7064A"/>
    <w:rsid w:val="00C70F9D"/>
    <w:rsid w:val="00C7219D"/>
    <w:rsid w:val="00C7239E"/>
    <w:rsid w:val="00C727FA"/>
    <w:rsid w:val="00C74973"/>
    <w:rsid w:val="00C75F9B"/>
    <w:rsid w:val="00C76B5C"/>
    <w:rsid w:val="00C8022C"/>
    <w:rsid w:val="00C808E3"/>
    <w:rsid w:val="00C819CC"/>
    <w:rsid w:val="00C841E6"/>
    <w:rsid w:val="00C84EBC"/>
    <w:rsid w:val="00C85EEF"/>
    <w:rsid w:val="00C86B63"/>
    <w:rsid w:val="00C86E46"/>
    <w:rsid w:val="00C90C4F"/>
    <w:rsid w:val="00C92908"/>
    <w:rsid w:val="00C97ED9"/>
    <w:rsid w:val="00CA02AE"/>
    <w:rsid w:val="00CA4472"/>
    <w:rsid w:val="00CA737F"/>
    <w:rsid w:val="00CB09B0"/>
    <w:rsid w:val="00CB2428"/>
    <w:rsid w:val="00CB2854"/>
    <w:rsid w:val="00CB3918"/>
    <w:rsid w:val="00CB60D4"/>
    <w:rsid w:val="00CB61AA"/>
    <w:rsid w:val="00CC14E8"/>
    <w:rsid w:val="00CC2B49"/>
    <w:rsid w:val="00CC3155"/>
    <w:rsid w:val="00CD2550"/>
    <w:rsid w:val="00CD4A03"/>
    <w:rsid w:val="00CD509F"/>
    <w:rsid w:val="00CD6E41"/>
    <w:rsid w:val="00CD75E1"/>
    <w:rsid w:val="00CE18B4"/>
    <w:rsid w:val="00CE2111"/>
    <w:rsid w:val="00CE3988"/>
    <w:rsid w:val="00CE6236"/>
    <w:rsid w:val="00CE6636"/>
    <w:rsid w:val="00CE6FCD"/>
    <w:rsid w:val="00CF0631"/>
    <w:rsid w:val="00CF098C"/>
    <w:rsid w:val="00CF2692"/>
    <w:rsid w:val="00CF305B"/>
    <w:rsid w:val="00CF3C31"/>
    <w:rsid w:val="00CF5425"/>
    <w:rsid w:val="00CF5AE9"/>
    <w:rsid w:val="00CF6B69"/>
    <w:rsid w:val="00D04C3A"/>
    <w:rsid w:val="00D04CD1"/>
    <w:rsid w:val="00D05CBE"/>
    <w:rsid w:val="00D0621D"/>
    <w:rsid w:val="00D11E74"/>
    <w:rsid w:val="00D12800"/>
    <w:rsid w:val="00D12BC2"/>
    <w:rsid w:val="00D13720"/>
    <w:rsid w:val="00D15ACC"/>
    <w:rsid w:val="00D15C0D"/>
    <w:rsid w:val="00D21952"/>
    <w:rsid w:val="00D21A4A"/>
    <w:rsid w:val="00D23C8D"/>
    <w:rsid w:val="00D24E1B"/>
    <w:rsid w:val="00D2724A"/>
    <w:rsid w:val="00D3062D"/>
    <w:rsid w:val="00D34344"/>
    <w:rsid w:val="00D40969"/>
    <w:rsid w:val="00D41CBC"/>
    <w:rsid w:val="00D41E48"/>
    <w:rsid w:val="00D42434"/>
    <w:rsid w:val="00D424E9"/>
    <w:rsid w:val="00D436F6"/>
    <w:rsid w:val="00D44E06"/>
    <w:rsid w:val="00D4770A"/>
    <w:rsid w:val="00D47814"/>
    <w:rsid w:val="00D47997"/>
    <w:rsid w:val="00D5124B"/>
    <w:rsid w:val="00D5523B"/>
    <w:rsid w:val="00D61911"/>
    <w:rsid w:val="00D62164"/>
    <w:rsid w:val="00D67371"/>
    <w:rsid w:val="00D70137"/>
    <w:rsid w:val="00D705B9"/>
    <w:rsid w:val="00D70951"/>
    <w:rsid w:val="00D70B8A"/>
    <w:rsid w:val="00D70FD0"/>
    <w:rsid w:val="00D718EB"/>
    <w:rsid w:val="00D71BC6"/>
    <w:rsid w:val="00D7323D"/>
    <w:rsid w:val="00D732CE"/>
    <w:rsid w:val="00D807F6"/>
    <w:rsid w:val="00D8114D"/>
    <w:rsid w:val="00D83B22"/>
    <w:rsid w:val="00D8448C"/>
    <w:rsid w:val="00D86CA6"/>
    <w:rsid w:val="00D877E9"/>
    <w:rsid w:val="00D90B20"/>
    <w:rsid w:val="00D91B29"/>
    <w:rsid w:val="00D95D33"/>
    <w:rsid w:val="00DA1082"/>
    <w:rsid w:val="00DA13E5"/>
    <w:rsid w:val="00DA1B5D"/>
    <w:rsid w:val="00DA27EB"/>
    <w:rsid w:val="00DA2F26"/>
    <w:rsid w:val="00DA3AAE"/>
    <w:rsid w:val="00DA6566"/>
    <w:rsid w:val="00DA7179"/>
    <w:rsid w:val="00DA7349"/>
    <w:rsid w:val="00DB08BF"/>
    <w:rsid w:val="00DB20E9"/>
    <w:rsid w:val="00DB229A"/>
    <w:rsid w:val="00DB3CEF"/>
    <w:rsid w:val="00DB4A5D"/>
    <w:rsid w:val="00DB7580"/>
    <w:rsid w:val="00DB7AB5"/>
    <w:rsid w:val="00DC497F"/>
    <w:rsid w:val="00DC55A5"/>
    <w:rsid w:val="00DC564A"/>
    <w:rsid w:val="00DC68FD"/>
    <w:rsid w:val="00DD07B2"/>
    <w:rsid w:val="00DD0E62"/>
    <w:rsid w:val="00DD10D7"/>
    <w:rsid w:val="00DD1E38"/>
    <w:rsid w:val="00DD3428"/>
    <w:rsid w:val="00DD3569"/>
    <w:rsid w:val="00DD591A"/>
    <w:rsid w:val="00DE0104"/>
    <w:rsid w:val="00DE3D98"/>
    <w:rsid w:val="00DE3F0C"/>
    <w:rsid w:val="00DE54C0"/>
    <w:rsid w:val="00DE6DA0"/>
    <w:rsid w:val="00DE7C1B"/>
    <w:rsid w:val="00DF427E"/>
    <w:rsid w:val="00DF43AB"/>
    <w:rsid w:val="00DF4E57"/>
    <w:rsid w:val="00DF52A8"/>
    <w:rsid w:val="00DF5901"/>
    <w:rsid w:val="00DF7C98"/>
    <w:rsid w:val="00E014FE"/>
    <w:rsid w:val="00E01BDE"/>
    <w:rsid w:val="00E030B5"/>
    <w:rsid w:val="00E06FEA"/>
    <w:rsid w:val="00E102EC"/>
    <w:rsid w:val="00E10C92"/>
    <w:rsid w:val="00E12566"/>
    <w:rsid w:val="00E146E4"/>
    <w:rsid w:val="00E16FB0"/>
    <w:rsid w:val="00E200B8"/>
    <w:rsid w:val="00E25432"/>
    <w:rsid w:val="00E307FC"/>
    <w:rsid w:val="00E3316C"/>
    <w:rsid w:val="00E34350"/>
    <w:rsid w:val="00E3532F"/>
    <w:rsid w:val="00E362D7"/>
    <w:rsid w:val="00E36861"/>
    <w:rsid w:val="00E40843"/>
    <w:rsid w:val="00E42D89"/>
    <w:rsid w:val="00E44E5C"/>
    <w:rsid w:val="00E504BD"/>
    <w:rsid w:val="00E5702B"/>
    <w:rsid w:val="00E606E4"/>
    <w:rsid w:val="00E60706"/>
    <w:rsid w:val="00E62D8B"/>
    <w:rsid w:val="00E67F2D"/>
    <w:rsid w:val="00E70388"/>
    <w:rsid w:val="00E72A62"/>
    <w:rsid w:val="00E74051"/>
    <w:rsid w:val="00E75CC3"/>
    <w:rsid w:val="00E765D4"/>
    <w:rsid w:val="00E77004"/>
    <w:rsid w:val="00E804A4"/>
    <w:rsid w:val="00E81025"/>
    <w:rsid w:val="00E823D6"/>
    <w:rsid w:val="00E82AA6"/>
    <w:rsid w:val="00E8387F"/>
    <w:rsid w:val="00E85BB0"/>
    <w:rsid w:val="00E910DE"/>
    <w:rsid w:val="00E94D65"/>
    <w:rsid w:val="00E96310"/>
    <w:rsid w:val="00E972A4"/>
    <w:rsid w:val="00E9743A"/>
    <w:rsid w:val="00EA1FEF"/>
    <w:rsid w:val="00EA4C78"/>
    <w:rsid w:val="00EA6D5C"/>
    <w:rsid w:val="00EB0594"/>
    <w:rsid w:val="00EB0D3E"/>
    <w:rsid w:val="00EB1089"/>
    <w:rsid w:val="00EB2025"/>
    <w:rsid w:val="00EB2E6A"/>
    <w:rsid w:val="00EB2F5A"/>
    <w:rsid w:val="00EB3BF6"/>
    <w:rsid w:val="00EB69DF"/>
    <w:rsid w:val="00EB69EA"/>
    <w:rsid w:val="00EB6ACD"/>
    <w:rsid w:val="00EB71A5"/>
    <w:rsid w:val="00EB7F57"/>
    <w:rsid w:val="00EC04B9"/>
    <w:rsid w:val="00EC23CA"/>
    <w:rsid w:val="00EC3763"/>
    <w:rsid w:val="00EC5372"/>
    <w:rsid w:val="00ED1091"/>
    <w:rsid w:val="00ED2F6D"/>
    <w:rsid w:val="00ED5825"/>
    <w:rsid w:val="00EE054E"/>
    <w:rsid w:val="00EE1851"/>
    <w:rsid w:val="00EE1CE0"/>
    <w:rsid w:val="00EE1E77"/>
    <w:rsid w:val="00EE2264"/>
    <w:rsid w:val="00EE388F"/>
    <w:rsid w:val="00EE5AEB"/>
    <w:rsid w:val="00EE60E3"/>
    <w:rsid w:val="00EE78CD"/>
    <w:rsid w:val="00EF1C1E"/>
    <w:rsid w:val="00EF2DF1"/>
    <w:rsid w:val="00EF553F"/>
    <w:rsid w:val="00EF6F53"/>
    <w:rsid w:val="00F0553A"/>
    <w:rsid w:val="00F06D99"/>
    <w:rsid w:val="00F07EB2"/>
    <w:rsid w:val="00F10888"/>
    <w:rsid w:val="00F13B2C"/>
    <w:rsid w:val="00F15CFF"/>
    <w:rsid w:val="00F15F2C"/>
    <w:rsid w:val="00F16668"/>
    <w:rsid w:val="00F20428"/>
    <w:rsid w:val="00F23853"/>
    <w:rsid w:val="00F24550"/>
    <w:rsid w:val="00F248B1"/>
    <w:rsid w:val="00F24AEF"/>
    <w:rsid w:val="00F26558"/>
    <w:rsid w:val="00F31326"/>
    <w:rsid w:val="00F31AF2"/>
    <w:rsid w:val="00F340FE"/>
    <w:rsid w:val="00F36645"/>
    <w:rsid w:val="00F40C02"/>
    <w:rsid w:val="00F41EBE"/>
    <w:rsid w:val="00F421C1"/>
    <w:rsid w:val="00F42C38"/>
    <w:rsid w:val="00F459AF"/>
    <w:rsid w:val="00F45EE8"/>
    <w:rsid w:val="00F4711C"/>
    <w:rsid w:val="00F55F7D"/>
    <w:rsid w:val="00F56142"/>
    <w:rsid w:val="00F601D1"/>
    <w:rsid w:val="00F6097E"/>
    <w:rsid w:val="00F60C72"/>
    <w:rsid w:val="00F62D4F"/>
    <w:rsid w:val="00F63AB6"/>
    <w:rsid w:val="00F65344"/>
    <w:rsid w:val="00F65745"/>
    <w:rsid w:val="00F70D0A"/>
    <w:rsid w:val="00F71583"/>
    <w:rsid w:val="00F72913"/>
    <w:rsid w:val="00F75571"/>
    <w:rsid w:val="00F76009"/>
    <w:rsid w:val="00F80826"/>
    <w:rsid w:val="00F84342"/>
    <w:rsid w:val="00F8529A"/>
    <w:rsid w:val="00F86C2C"/>
    <w:rsid w:val="00F90C10"/>
    <w:rsid w:val="00F911E1"/>
    <w:rsid w:val="00F92884"/>
    <w:rsid w:val="00F94B1B"/>
    <w:rsid w:val="00F970B3"/>
    <w:rsid w:val="00FA696D"/>
    <w:rsid w:val="00FB01A5"/>
    <w:rsid w:val="00FB29DE"/>
    <w:rsid w:val="00FB3DAA"/>
    <w:rsid w:val="00FB4BD4"/>
    <w:rsid w:val="00FB61A3"/>
    <w:rsid w:val="00FC58F0"/>
    <w:rsid w:val="00FC5E15"/>
    <w:rsid w:val="00FC70CF"/>
    <w:rsid w:val="00FC78D4"/>
    <w:rsid w:val="00FD16D8"/>
    <w:rsid w:val="00FD565B"/>
    <w:rsid w:val="00FD5A8C"/>
    <w:rsid w:val="00FD671D"/>
    <w:rsid w:val="00FE2003"/>
    <w:rsid w:val="00FE3E06"/>
    <w:rsid w:val="00FE5584"/>
    <w:rsid w:val="00FF26C4"/>
    <w:rsid w:val="00FF3443"/>
    <w:rsid w:val="00FF4E10"/>
    <w:rsid w:val="00FF5789"/>
    <w:rsid w:val="00FF5B21"/>
    <w:rsid w:val="00FF5B7F"/>
    <w:rsid w:val="00FF66B7"/>
    <w:rsid w:val="00FF718F"/>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0AC3F"/>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 w:type="table" w:styleId="PlainTable2">
    <w:name w:val="Plain Table 2"/>
    <w:basedOn w:val="TableNormal"/>
    <w:uiPriority w:val="42"/>
    <w:rsid w:val="00971FF8"/>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07F31"/>
    <w:rPr>
      <w:color w:val="808080"/>
    </w:rPr>
  </w:style>
  <w:style w:type="paragraph" w:styleId="BalloonText">
    <w:name w:val="Balloon Text"/>
    <w:basedOn w:val="Normal"/>
    <w:link w:val="BalloonTextChar"/>
    <w:uiPriority w:val="99"/>
    <w:semiHidden/>
    <w:unhideWhenUsed/>
    <w:rsid w:val="00963F4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F43"/>
    <w:rPr>
      <w:rFonts w:ascii="Segoe UI" w:eastAsia="SimSun" w:hAnsi="Segoe UI" w:cs="Segoe UI"/>
      <w:sz w:val="18"/>
      <w:szCs w:val="18"/>
      <w:lang w:val="en-GB" w:eastAsia="en-US"/>
    </w:rPr>
  </w:style>
  <w:style w:type="character" w:styleId="CommentReference">
    <w:name w:val="annotation reference"/>
    <w:basedOn w:val="DefaultParagraphFont"/>
    <w:uiPriority w:val="99"/>
    <w:semiHidden/>
    <w:unhideWhenUsed/>
    <w:rsid w:val="00BB5522"/>
    <w:rPr>
      <w:sz w:val="16"/>
      <w:szCs w:val="16"/>
    </w:rPr>
  </w:style>
  <w:style w:type="paragraph" w:styleId="CommentSubject">
    <w:name w:val="annotation subject"/>
    <w:basedOn w:val="CommentText"/>
    <w:next w:val="CommentText"/>
    <w:link w:val="CommentSubjectChar"/>
    <w:uiPriority w:val="99"/>
    <w:semiHidden/>
    <w:unhideWhenUsed/>
    <w:rsid w:val="00BB5522"/>
    <w:rPr>
      <w:b/>
      <w:bCs/>
    </w:rPr>
  </w:style>
  <w:style w:type="character" w:customStyle="1" w:styleId="CommentSubjectChar">
    <w:name w:val="Comment Subject Char"/>
    <w:basedOn w:val="CommentTextChar"/>
    <w:link w:val="CommentSubject"/>
    <w:uiPriority w:val="99"/>
    <w:semiHidden/>
    <w:rsid w:val="00BB5522"/>
    <w:rPr>
      <w:rFonts w:ascii="Times New Roman" w:eastAsia="SimSun" w:hAnsi="Times New Roman" w:cs="Times New Roman"/>
      <w:b/>
      <w:bCs/>
      <w:sz w:val="20"/>
      <w:szCs w:val="20"/>
      <w:lang w:val="en-GB" w:eastAsia="en-US"/>
    </w:rPr>
  </w:style>
  <w:style w:type="paragraph" w:styleId="Revision">
    <w:name w:val="Revision"/>
    <w:hidden/>
    <w:uiPriority w:val="99"/>
    <w:semiHidden/>
    <w:rsid w:val="00B959BF"/>
    <w:pPr>
      <w:spacing w:after="0" w:line="240" w:lineRule="auto"/>
    </w:pPr>
    <w:rPr>
      <w:rFonts w:ascii="Times New Roman" w:eastAsia="SimSun" w:hAnsi="Times New Roman" w:cs="Times New Roman"/>
      <w:sz w:val="20"/>
      <w:szCs w:val="20"/>
      <w:lang w:val="en-GB" w:eastAsia="en-US"/>
    </w:rPr>
  </w:style>
  <w:style w:type="paragraph" w:styleId="NormalWeb">
    <w:name w:val="Normal (Web)"/>
    <w:basedOn w:val="Normal"/>
    <w:uiPriority w:val="99"/>
    <w:semiHidden/>
    <w:unhideWhenUsed/>
    <w:rsid w:val="0006138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2750786">
      <w:bodyDiv w:val="1"/>
      <w:marLeft w:val="0"/>
      <w:marRight w:val="0"/>
      <w:marTop w:val="0"/>
      <w:marBottom w:val="0"/>
      <w:divBdr>
        <w:top w:val="none" w:sz="0" w:space="0" w:color="auto"/>
        <w:left w:val="none" w:sz="0" w:space="0" w:color="auto"/>
        <w:bottom w:val="none" w:sz="0" w:space="0" w:color="auto"/>
        <w:right w:val="none" w:sz="0" w:space="0" w:color="auto"/>
      </w:divBdr>
      <w:divsChild>
        <w:div w:id="1966504616">
          <w:marLeft w:val="0"/>
          <w:marRight w:val="0"/>
          <w:marTop w:val="0"/>
          <w:marBottom w:val="0"/>
          <w:divBdr>
            <w:top w:val="none" w:sz="0" w:space="0" w:color="auto"/>
            <w:left w:val="none" w:sz="0" w:space="0" w:color="auto"/>
            <w:bottom w:val="none" w:sz="0" w:space="0" w:color="auto"/>
            <w:right w:val="none" w:sz="0" w:space="0" w:color="auto"/>
          </w:divBdr>
          <w:divsChild>
            <w:div w:id="574127920">
              <w:marLeft w:val="0"/>
              <w:marRight w:val="0"/>
              <w:marTop w:val="0"/>
              <w:marBottom w:val="0"/>
              <w:divBdr>
                <w:top w:val="none" w:sz="0" w:space="0" w:color="auto"/>
                <w:left w:val="none" w:sz="0" w:space="0" w:color="auto"/>
                <w:bottom w:val="none" w:sz="0" w:space="0" w:color="auto"/>
                <w:right w:val="none" w:sz="0" w:space="0" w:color="auto"/>
              </w:divBdr>
              <w:divsChild>
                <w:div w:id="98081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269973">
      <w:bodyDiv w:val="1"/>
      <w:marLeft w:val="0"/>
      <w:marRight w:val="0"/>
      <w:marTop w:val="0"/>
      <w:marBottom w:val="0"/>
      <w:divBdr>
        <w:top w:val="none" w:sz="0" w:space="0" w:color="auto"/>
        <w:left w:val="none" w:sz="0" w:space="0" w:color="auto"/>
        <w:bottom w:val="none" w:sz="0" w:space="0" w:color="auto"/>
        <w:right w:val="none" w:sz="0" w:space="0" w:color="auto"/>
      </w:divBdr>
      <w:divsChild>
        <w:div w:id="400909755">
          <w:marLeft w:val="0"/>
          <w:marRight w:val="0"/>
          <w:marTop w:val="0"/>
          <w:marBottom w:val="0"/>
          <w:divBdr>
            <w:top w:val="none" w:sz="0" w:space="0" w:color="auto"/>
            <w:left w:val="none" w:sz="0" w:space="0" w:color="auto"/>
            <w:bottom w:val="none" w:sz="0" w:space="0" w:color="auto"/>
            <w:right w:val="none" w:sz="0" w:space="0" w:color="auto"/>
          </w:divBdr>
          <w:divsChild>
            <w:div w:id="514996268">
              <w:marLeft w:val="0"/>
              <w:marRight w:val="0"/>
              <w:marTop w:val="0"/>
              <w:marBottom w:val="0"/>
              <w:divBdr>
                <w:top w:val="none" w:sz="0" w:space="0" w:color="auto"/>
                <w:left w:val="none" w:sz="0" w:space="0" w:color="auto"/>
                <w:bottom w:val="none" w:sz="0" w:space="0" w:color="auto"/>
                <w:right w:val="none" w:sz="0" w:space="0" w:color="auto"/>
              </w:divBdr>
              <w:divsChild>
                <w:div w:id="478503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414763">
      <w:bodyDiv w:val="1"/>
      <w:marLeft w:val="0"/>
      <w:marRight w:val="0"/>
      <w:marTop w:val="0"/>
      <w:marBottom w:val="0"/>
      <w:divBdr>
        <w:top w:val="none" w:sz="0" w:space="0" w:color="auto"/>
        <w:left w:val="none" w:sz="0" w:space="0" w:color="auto"/>
        <w:bottom w:val="none" w:sz="0" w:space="0" w:color="auto"/>
        <w:right w:val="none" w:sz="0" w:space="0" w:color="auto"/>
      </w:divBdr>
    </w:div>
    <w:div w:id="21421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10.wmf"/><Relationship Id="rId2" Type="http://schemas.openxmlformats.org/officeDocument/2006/relationships/hyperlink" Target="http://www.sciencedirect.com/science/journal/22120173" TargetMode="External"/><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D2296-2EFB-0440-B7E2-8B0B8BB85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2</TotalTime>
  <Pages>13</Pages>
  <Words>21355</Words>
  <Characters>121729</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Antonio Osamu Katagiri Tanaka</cp:lastModifiedBy>
  <cp:revision>1165</cp:revision>
  <dcterms:created xsi:type="dcterms:W3CDTF">2019-02-04T14:01:00Z</dcterms:created>
  <dcterms:modified xsi:type="dcterms:W3CDTF">2020-08-1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ntal-materials</vt:lpwstr>
  </property>
  <property fmtid="{D5CDD505-2E9C-101B-9397-08002B2CF9AE}" pid="13" name="Mendeley Recent Style Name 5_1">
    <vt:lpwstr>Dental Materi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erials-today-proceedings</vt:lpwstr>
  </property>
  <property fmtid="{D5CDD505-2E9C-101B-9397-08002B2CF9AE}" pid="17" name="Mendeley Recent Style Name 7_1">
    <vt:lpwstr>Materials Today: Proceeding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910cb44-1ac8-3844-8796-b84f4010745c</vt:lpwstr>
  </property>
  <property fmtid="{D5CDD505-2E9C-101B-9397-08002B2CF9AE}" pid="24" name="Mendeley Citation Style_1">
    <vt:lpwstr>http://www.zotero.org/styles/materials-today-proceedings</vt:lpwstr>
  </property>
</Properties>
</file>